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6D3A2C7" w14:textId="77777777" w:rsidR="004840D3" w:rsidRPr="00E27D95" w:rsidRDefault="004840D3" w:rsidP="004840D3">
      <w:pPr>
        <w:spacing w:before="240"/>
        <w:ind w:firstLine="0"/>
        <w:jc w:val="center"/>
        <w:rPr>
          <w:rFonts w:cs="Times New Roman"/>
          <w:b/>
          <w:bCs/>
          <w:szCs w:val="24"/>
        </w:rPr>
      </w:pPr>
      <w:r w:rsidRPr="00E27D95">
        <w:rPr>
          <w:rFonts w:eastAsia="Arial" w:cs="Times New Roman"/>
          <w:b/>
          <w:bCs/>
          <w:sz w:val="28"/>
          <w:szCs w:val="28"/>
        </w:rPr>
        <w:t>TUGAS AKHIR</w:t>
      </w:r>
    </w:p>
    <w:p w14:paraId="201867CA" w14:textId="6FCD97F5" w:rsidR="004840D3" w:rsidRPr="00F97FA7" w:rsidRDefault="004840D3" w:rsidP="00F97FA7">
      <w:pPr>
        <w:pStyle w:val="Judul"/>
      </w:pPr>
      <w:r w:rsidRPr="00F97FA7">
        <w:t>RANCANG BANGUN ALAT PENGUBAH KOTLIN DATA CLASS K</w:t>
      </w:r>
      <w:r w:rsidR="008E74F7">
        <w:t>E</w:t>
      </w:r>
      <w:r w:rsidRPr="00F97FA7">
        <w:t xml:space="preserve"> PROTOCOL BUFFERS MESSAGE</w:t>
      </w:r>
    </w:p>
    <w:p w14:paraId="63526C66" w14:textId="77777777" w:rsidR="004840D3" w:rsidRPr="00E27D95" w:rsidRDefault="004840D3" w:rsidP="004840D3">
      <w:pPr>
        <w:spacing w:before="240"/>
        <w:jc w:val="center"/>
        <w:rPr>
          <w:rFonts w:eastAsia="Arial" w:cs="Times New Roman"/>
          <w:b/>
          <w:bCs/>
          <w:sz w:val="28"/>
          <w:szCs w:val="28"/>
        </w:rPr>
      </w:pPr>
    </w:p>
    <w:p w14:paraId="6C1571D9" w14:textId="77777777" w:rsidR="004840D3" w:rsidRPr="00E27D95" w:rsidRDefault="004840D3" w:rsidP="004840D3">
      <w:pPr>
        <w:spacing w:before="240"/>
        <w:ind w:firstLine="0"/>
        <w:jc w:val="center"/>
        <w:rPr>
          <w:rFonts w:eastAsia="Arial" w:cs="Times New Roman"/>
          <w:b/>
          <w:bCs/>
          <w:sz w:val="28"/>
          <w:szCs w:val="28"/>
        </w:rPr>
      </w:pPr>
      <w:r w:rsidRPr="00E27D95">
        <w:rPr>
          <w:rFonts w:eastAsia="Arial" w:cs="Times New Roman"/>
          <w:b/>
          <w:bCs/>
          <w:noProof/>
          <w:sz w:val="28"/>
          <w:szCs w:val="28"/>
        </w:rPr>
        <w:drawing>
          <wp:inline distT="0" distB="0" distL="0" distR="0" wp14:anchorId="0A1F1B0F" wp14:editId="665DC9A4">
            <wp:extent cx="1933631" cy="2402958"/>
            <wp:effectExtent l="0" t="0" r="0" b="0"/>
            <wp:docPr id="365301738" name="Picture 1" descr="Logo U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5301738" name="Picture 1" descr="Logo UIN"/>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941669" cy="2412946"/>
                    </a:xfrm>
                    <a:prstGeom prst="rect">
                      <a:avLst/>
                    </a:prstGeom>
                    <a:noFill/>
                    <a:ln>
                      <a:noFill/>
                    </a:ln>
                  </pic:spPr>
                </pic:pic>
              </a:graphicData>
            </a:graphic>
          </wp:inline>
        </w:drawing>
      </w:r>
    </w:p>
    <w:p w14:paraId="0DBD8826" w14:textId="77777777" w:rsidR="004840D3" w:rsidRPr="00E27D95" w:rsidRDefault="004840D3" w:rsidP="004840D3">
      <w:pPr>
        <w:spacing w:before="240"/>
        <w:jc w:val="center"/>
        <w:rPr>
          <w:rFonts w:eastAsia="Arial" w:cs="Times New Roman"/>
          <w:b/>
          <w:bCs/>
          <w:sz w:val="28"/>
          <w:szCs w:val="28"/>
        </w:rPr>
      </w:pPr>
    </w:p>
    <w:p w14:paraId="3B1CC617" w14:textId="77777777" w:rsidR="004840D3" w:rsidRPr="00E27D95" w:rsidRDefault="004840D3" w:rsidP="004840D3">
      <w:pPr>
        <w:spacing w:before="240"/>
        <w:ind w:firstLine="0"/>
        <w:jc w:val="center"/>
        <w:rPr>
          <w:rFonts w:eastAsia="Arial" w:cs="Times New Roman"/>
          <w:b/>
          <w:bCs/>
          <w:sz w:val="28"/>
          <w:szCs w:val="28"/>
        </w:rPr>
      </w:pPr>
      <w:r w:rsidRPr="00E27D95">
        <w:rPr>
          <w:rFonts w:eastAsia="Arial" w:cs="Times New Roman"/>
          <w:b/>
          <w:bCs/>
          <w:sz w:val="28"/>
          <w:szCs w:val="28"/>
        </w:rPr>
        <w:t>DISUSUN OLEH:</w:t>
      </w:r>
    </w:p>
    <w:p w14:paraId="59E8213E" w14:textId="13E40D52" w:rsidR="004840D3" w:rsidRPr="00E27D95" w:rsidRDefault="004840D3" w:rsidP="004840D3">
      <w:pPr>
        <w:spacing w:before="240"/>
        <w:ind w:firstLine="0"/>
        <w:jc w:val="center"/>
        <w:rPr>
          <w:rFonts w:eastAsia="Arial" w:cs="Times New Roman"/>
          <w:b/>
          <w:bCs/>
          <w:sz w:val="28"/>
          <w:szCs w:val="28"/>
        </w:rPr>
      </w:pPr>
      <w:r>
        <w:rPr>
          <w:rFonts w:eastAsia="Arial" w:cs="Times New Roman"/>
          <w:b/>
          <w:bCs/>
          <w:sz w:val="28"/>
          <w:szCs w:val="28"/>
        </w:rPr>
        <w:t>FATKHI NUR AKHSAN</w:t>
      </w:r>
    </w:p>
    <w:p w14:paraId="39502CE7" w14:textId="19CD74C8" w:rsidR="004840D3" w:rsidRPr="00E27D95" w:rsidRDefault="004840D3" w:rsidP="004840D3">
      <w:pPr>
        <w:spacing w:before="240"/>
        <w:ind w:firstLine="0"/>
        <w:jc w:val="center"/>
        <w:rPr>
          <w:rFonts w:eastAsia="Arial" w:cs="Times New Roman"/>
          <w:b/>
          <w:bCs/>
          <w:sz w:val="28"/>
          <w:szCs w:val="28"/>
        </w:rPr>
      </w:pPr>
      <w:r>
        <w:rPr>
          <w:rFonts w:eastAsia="Arial" w:cs="Times New Roman"/>
          <w:b/>
          <w:bCs/>
          <w:sz w:val="28"/>
          <w:szCs w:val="28"/>
        </w:rPr>
        <w:t xml:space="preserve">NIM. </w:t>
      </w:r>
      <w:r w:rsidRPr="00E27D95">
        <w:rPr>
          <w:rFonts w:eastAsia="Arial" w:cs="Times New Roman"/>
          <w:b/>
          <w:bCs/>
          <w:sz w:val="28"/>
          <w:szCs w:val="28"/>
        </w:rPr>
        <w:t>201060500</w:t>
      </w:r>
      <w:r>
        <w:rPr>
          <w:rFonts w:eastAsia="Arial" w:cs="Times New Roman"/>
          <w:b/>
          <w:bCs/>
          <w:sz w:val="28"/>
          <w:szCs w:val="28"/>
        </w:rPr>
        <w:t>26</w:t>
      </w:r>
    </w:p>
    <w:p w14:paraId="442207C9" w14:textId="77777777" w:rsidR="00BC75E7" w:rsidRDefault="004840D3" w:rsidP="00BC75E7">
      <w:pPr>
        <w:spacing w:before="240"/>
        <w:ind w:firstLine="0"/>
        <w:jc w:val="center"/>
        <w:rPr>
          <w:rFonts w:eastAsia="Arial" w:cs="Times New Roman"/>
          <w:b/>
          <w:bCs/>
          <w:sz w:val="28"/>
          <w:szCs w:val="28"/>
        </w:rPr>
      </w:pPr>
      <w:r w:rsidRPr="00E27D95">
        <w:rPr>
          <w:rFonts w:eastAsia="Arial" w:cs="Times New Roman"/>
          <w:b/>
          <w:bCs/>
          <w:sz w:val="28"/>
          <w:szCs w:val="28"/>
        </w:rPr>
        <w:t>PROGRAM STUDI INFORMATIKA</w:t>
      </w:r>
      <w:r w:rsidRPr="00E27D95">
        <w:rPr>
          <w:rFonts w:eastAsia="Arial" w:cs="Times New Roman"/>
          <w:b/>
          <w:bCs/>
          <w:sz w:val="28"/>
          <w:szCs w:val="28"/>
        </w:rPr>
        <w:br/>
        <w:t>FAKULTAS SAINS DAN TEKNOLOGI</w:t>
      </w:r>
      <w:r w:rsidRPr="00E27D95">
        <w:rPr>
          <w:rFonts w:cs="Times New Roman"/>
          <w:b/>
          <w:bCs/>
          <w:szCs w:val="24"/>
        </w:rPr>
        <w:br/>
      </w:r>
      <w:r w:rsidRPr="00E27D95">
        <w:rPr>
          <w:rFonts w:eastAsia="Arial" w:cs="Times New Roman"/>
          <w:b/>
          <w:bCs/>
          <w:sz w:val="28"/>
          <w:szCs w:val="28"/>
        </w:rPr>
        <w:t>UNIVERSITAS ISLAM NEGERI SUNAN KALIJAGA</w:t>
      </w:r>
      <w:r w:rsidRPr="00E27D95">
        <w:rPr>
          <w:rFonts w:eastAsia="Arial" w:cs="Times New Roman"/>
          <w:b/>
          <w:bCs/>
          <w:sz w:val="28"/>
          <w:szCs w:val="28"/>
        </w:rPr>
        <w:br/>
        <w:t>YOGYAKARTA</w:t>
      </w:r>
      <w:r w:rsidRPr="00E27D95">
        <w:rPr>
          <w:rFonts w:cs="Times New Roman"/>
          <w:b/>
          <w:bCs/>
          <w:szCs w:val="24"/>
        </w:rPr>
        <w:t xml:space="preserve"> </w:t>
      </w:r>
      <w:r w:rsidRPr="00E27D95">
        <w:rPr>
          <w:rFonts w:cs="Times New Roman"/>
          <w:b/>
          <w:bCs/>
          <w:szCs w:val="24"/>
        </w:rPr>
        <w:br/>
      </w:r>
      <w:r w:rsidRPr="00E27D95">
        <w:rPr>
          <w:rFonts w:eastAsia="Arial" w:cs="Times New Roman"/>
          <w:b/>
          <w:bCs/>
          <w:sz w:val="28"/>
          <w:szCs w:val="28"/>
        </w:rPr>
        <w:t>2024</w:t>
      </w:r>
    </w:p>
    <w:p w14:paraId="70985CEB" w14:textId="77777777" w:rsidR="00E453E5" w:rsidRDefault="00E453E5" w:rsidP="00BC75E7">
      <w:pPr>
        <w:spacing w:after="160" w:line="259" w:lineRule="auto"/>
        <w:ind w:firstLine="0"/>
        <w:jc w:val="center"/>
      </w:pPr>
    </w:p>
    <w:p w14:paraId="7E713705" w14:textId="77777777" w:rsidR="00F97FA7" w:rsidRDefault="00F97FA7" w:rsidP="00F97FA7">
      <w:pPr>
        <w:pStyle w:val="TidakAdaSpasi"/>
        <w:sectPr w:rsidR="00F97FA7" w:rsidSect="00686C27">
          <w:pgSz w:w="11906" w:h="16838" w:code="9"/>
          <w:pgMar w:top="2268" w:right="1701" w:bottom="1701" w:left="2268" w:header="851" w:footer="851" w:gutter="0"/>
          <w:cols w:space="708"/>
          <w:docGrid w:linePitch="360"/>
        </w:sectPr>
      </w:pPr>
    </w:p>
    <w:p w14:paraId="38D32F2A" w14:textId="77777777" w:rsidR="00F97FA7" w:rsidRDefault="00396421" w:rsidP="00F97FA7">
      <w:pPr>
        <w:pStyle w:val="TidakAdaSpasi"/>
      </w:pPr>
      <w:r>
        <w:lastRenderedPageBreak/>
        <w:t>INTISARI</w:t>
      </w:r>
    </w:p>
    <w:p w14:paraId="7FBBC878" w14:textId="77777777" w:rsidR="00F97FA7" w:rsidRDefault="00F97FA7" w:rsidP="00F97FA7">
      <w:pPr>
        <w:pStyle w:val="TidakAdaSpasi"/>
      </w:pPr>
    </w:p>
    <w:p w14:paraId="34A3F0D3" w14:textId="77777777" w:rsidR="00F97FA7" w:rsidRDefault="00F97FA7">
      <w:pPr>
        <w:spacing w:after="160" w:line="259" w:lineRule="auto"/>
        <w:ind w:firstLine="0"/>
        <w:jc w:val="left"/>
        <w:rPr>
          <w:b/>
          <w:sz w:val="28"/>
        </w:rPr>
      </w:pPr>
      <w:r>
        <w:br w:type="page"/>
      </w:r>
    </w:p>
    <w:p w14:paraId="071C3A8C" w14:textId="5187E3A8" w:rsidR="007E1A08" w:rsidRPr="00BC75E7" w:rsidRDefault="007E1A08" w:rsidP="00F97FA7">
      <w:pPr>
        <w:pStyle w:val="TidakAdaSpasi"/>
        <w:rPr>
          <w:rFonts w:eastAsiaTheme="majorEastAsia"/>
          <w:szCs w:val="32"/>
        </w:rPr>
      </w:pPr>
      <w:r w:rsidRPr="00BC75E7">
        <w:lastRenderedPageBreak/>
        <w:t>ABSTRACT</w:t>
      </w:r>
    </w:p>
    <w:p w14:paraId="1C0287A7" w14:textId="77777777" w:rsidR="007E1A08" w:rsidRDefault="007E1A08">
      <w:pPr>
        <w:spacing w:after="160" w:line="259" w:lineRule="auto"/>
        <w:ind w:firstLine="0"/>
        <w:jc w:val="left"/>
        <w:rPr>
          <w:rFonts w:eastAsiaTheme="majorEastAsia" w:cstheme="majorBidi"/>
          <w:b/>
          <w:color w:val="auto"/>
          <w:sz w:val="28"/>
          <w:szCs w:val="32"/>
        </w:rPr>
      </w:pPr>
      <w:r>
        <w:br w:type="page"/>
      </w:r>
    </w:p>
    <w:p w14:paraId="0043296C" w14:textId="4B420D79" w:rsidR="00164F13" w:rsidRDefault="00164F13" w:rsidP="004A05EC">
      <w:pPr>
        <w:pStyle w:val="TidakAdaSpasi"/>
      </w:pPr>
      <w:r>
        <w:lastRenderedPageBreak/>
        <w:t>KATA PENGANTAR</w:t>
      </w:r>
    </w:p>
    <w:p w14:paraId="200FB8D6" w14:textId="77777777" w:rsidR="00164F13" w:rsidRDefault="00164F13">
      <w:pPr>
        <w:spacing w:after="160" w:line="259" w:lineRule="auto"/>
        <w:ind w:firstLine="0"/>
        <w:jc w:val="left"/>
        <w:rPr>
          <w:b/>
          <w:sz w:val="28"/>
        </w:rPr>
      </w:pPr>
      <w:r>
        <w:br w:type="page"/>
      </w:r>
    </w:p>
    <w:p w14:paraId="31E824AB" w14:textId="2B98CD7B" w:rsidR="007E1A08" w:rsidRDefault="007E1A08" w:rsidP="004A05EC">
      <w:pPr>
        <w:pStyle w:val="TidakAdaSpasi"/>
      </w:pPr>
      <w:r>
        <w:lastRenderedPageBreak/>
        <w:t>DAFTAR ISI</w:t>
      </w:r>
    </w:p>
    <w:p w14:paraId="06C38599" w14:textId="77777777" w:rsidR="00987E07" w:rsidRPr="00987E07" w:rsidRDefault="00987E07" w:rsidP="00987E07">
      <w:pPr>
        <w:ind w:firstLine="0"/>
      </w:pPr>
    </w:p>
    <w:p w14:paraId="4AE9FEFD" w14:textId="4E3E699D" w:rsidR="007E1A08" w:rsidRDefault="007E1A08" w:rsidP="004E2F65">
      <w:pPr>
        <w:spacing w:after="160" w:line="259" w:lineRule="auto"/>
        <w:ind w:firstLine="0"/>
        <w:rPr>
          <w:rFonts w:eastAsiaTheme="majorEastAsia" w:cstheme="majorBidi"/>
          <w:b/>
          <w:color w:val="auto"/>
          <w:sz w:val="28"/>
          <w:szCs w:val="32"/>
        </w:rPr>
      </w:pPr>
      <w:r>
        <w:br w:type="page"/>
      </w:r>
    </w:p>
    <w:p w14:paraId="43378AE7" w14:textId="5C2196CE" w:rsidR="00F97FA7" w:rsidRDefault="007E1A08" w:rsidP="00D56CBE">
      <w:pPr>
        <w:pStyle w:val="TidakAdaSpasi"/>
        <w:sectPr w:rsidR="00F97FA7" w:rsidSect="00987E07">
          <w:headerReference w:type="default" r:id="rId9"/>
          <w:footerReference w:type="default" r:id="rId10"/>
          <w:pgSz w:w="11906" w:h="16838" w:code="9"/>
          <w:pgMar w:top="2268" w:right="1701" w:bottom="1701" w:left="2268" w:header="851" w:footer="851" w:gutter="0"/>
          <w:pgNumType w:fmt="lowerRoman" w:start="1"/>
          <w:cols w:space="708"/>
          <w:docGrid w:linePitch="360"/>
        </w:sectPr>
      </w:pPr>
      <w:r>
        <w:lastRenderedPageBreak/>
        <w:t>DAFTAR GAMBAR</w:t>
      </w:r>
    </w:p>
    <w:p w14:paraId="04F6611E" w14:textId="40A20F59" w:rsidR="00686C27" w:rsidRDefault="00D56CBE" w:rsidP="00D56CBE">
      <w:pPr>
        <w:pStyle w:val="Judul1"/>
      </w:pPr>
      <w:r>
        <w:lastRenderedPageBreak/>
        <w:br/>
        <w:t>PENDAHULUAN</w:t>
      </w:r>
    </w:p>
    <w:p w14:paraId="1BCEECFE" w14:textId="3E28C75E" w:rsidR="00164F13" w:rsidRDefault="00164F13" w:rsidP="00164F13">
      <w:pPr>
        <w:pStyle w:val="Judul2"/>
      </w:pPr>
      <w:bookmarkStart w:id="0" w:name="_Toc170908821"/>
      <w:r>
        <w:t>LATAR BELAKANG</w:t>
      </w:r>
      <w:bookmarkEnd w:id="0"/>
    </w:p>
    <w:p w14:paraId="226BBD0A" w14:textId="268F97D1" w:rsidR="00F201A9" w:rsidRDefault="00F8057E" w:rsidP="00F8057E">
      <w:r>
        <w:t xml:space="preserve">Perkembangan teknologi dalam beberapa dekade terakhir sangatlah pesat, salah satu teknologi yang berkembang pesat adalah </w:t>
      </w:r>
      <w:r w:rsidRPr="00CE2582">
        <w:t>perangkat komputasi mobile dan smartphone</w:t>
      </w:r>
      <w:r>
        <w:t xml:space="preserve"> </w:t>
      </w:r>
      <w:r w:rsidRPr="00CE2582">
        <w:t>dalam 3 dekade terakhir</w:t>
      </w:r>
      <w:r w:rsidR="00F201A9">
        <w:t>.</w:t>
      </w:r>
      <w:r w:rsidRPr="00CE2582">
        <w:t xml:space="preserve"> </w:t>
      </w:r>
      <w:r w:rsidR="00F201A9">
        <w:t xml:space="preserve">Saat ini </w:t>
      </w:r>
      <w:r w:rsidRPr="00CE2582">
        <w:t xml:space="preserve">perangkat genggam </w:t>
      </w:r>
      <w:r w:rsidR="00F201A9">
        <w:t xml:space="preserve">sudah </w:t>
      </w:r>
      <w:r w:rsidRPr="00CE2582">
        <w:t>memiliki daya komputasi yang sama besarnya dengan ruangan yang penuh dengan komputer pada tahun 1970-an.</w:t>
      </w:r>
      <w:r>
        <w:t xml:space="preserve"> Perkembangan daya komputasi tersebut tidak terlepas dari peningkatan tajam jumlah transistor yang dapat ditampung dalam sebuah </w:t>
      </w:r>
      <w:r w:rsidRPr="00FC35CC">
        <w:rPr>
          <w:i/>
          <w:iCs/>
        </w:rPr>
        <w:t>chip</w:t>
      </w:r>
      <w:r>
        <w:t xml:space="preserve"> akan berlipat ganda setiap dua tahun, sesuai dengan </w:t>
      </w:r>
      <w:r w:rsidRPr="00FC35CC">
        <w:t>hukum Moore</w:t>
      </w:r>
      <w:r>
        <w:t xml:space="preserve"> [1]. </w:t>
      </w:r>
    </w:p>
    <w:p w14:paraId="21145443" w14:textId="06C4EB4C" w:rsidR="009B7154" w:rsidRDefault="00F201A9" w:rsidP="00F8057E">
      <w:r>
        <w:t xml:space="preserve">Meskipun </w:t>
      </w:r>
      <w:r w:rsidR="000F1029">
        <w:t xml:space="preserve">memiliki </w:t>
      </w:r>
      <w:r>
        <w:t>kecepatan proses dan konektivitas</w:t>
      </w:r>
      <w:r w:rsidR="000F1029">
        <w:t xml:space="preserve"> yang</w:t>
      </w:r>
      <w:r>
        <w:t xml:space="preserve"> masih lebih lambat dibandingkan </w:t>
      </w:r>
      <w:r w:rsidR="000F1029">
        <w:t xml:space="preserve">dengan </w:t>
      </w:r>
      <w:r>
        <w:t>perangkat dekstop, p</w:t>
      </w:r>
      <w:r w:rsidR="00F8057E">
        <w:t xml:space="preserve">enggunaan perangkat mobile dan aplikasi mobile </w:t>
      </w:r>
      <w:r>
        <w:t>lebih dipilih oleh pengguna dibandingkan dengan perangkat dekstop terutama untuk</w:t>
      </w:r>
      <w:r w:rsidR="003F3E24">
        <w:t xml:space="preserve"> menyelesaikan</w:t>
      </w:r>
      <w:r>
        <w:t xml:space="preserve"> pekerjaan yang mudah</w:t>
      </w:r>
      <w:r w:rsidR="001E1147">
        <w:t xml:space="preserve"> </w:t>
      </w:r>
      <w:r>
        <w:t>[2].</w:t>
      </w:r>
      <w:r w:rsidR="00987E07">
        <w:t xml:space="preserve"> </w:t>
      </w:r>
      <w:r w:rsidR="003F3E24">
        <w:t>Salah satu</w:t>
      </w:r>
      <w:r w:rsidR="001C4200">
        <w:t xml:space="preserve">nya yaitu aplikasi </w:t>
      </w:r>
      <w:r w:rsidR="001C4200" w:rsidRPr="001E1147">
        <w:rPr>
          <w:i/>
          <w:iCs/>
        </w:rPr>
        <w:t>mobile</w:t>
      </w:r>
      <w:r w:rsidR="001E1147" w:rsidRPr="001E1147">
        <w:rPr>
          <w:i/>
          <w:iCs/>
        </w:rPr>
        <w:t>-</w:t>
      </w:r>
      <w:r w:rsidR="001C4200" w:rsidRPr="001E1147">
        <w:rPr>
          <w:i/>
          <w:iCs/>
        </w:rPr>
        <w:t>commerce</w:t>
      </w:r>
      <w:r w:rsidR="001C4200">
        <w:t xml:space="preserve"> yang marak digunakan ketika masa pandemi COVID-19, penggunaan aplikasi </w:t>
      </w:r>
      <w:r w:rsidR="001C4200" w:rsidRPr="001E1147">
        <w:rPr>
          <w:i/>
          <w:iCs/>
        </w:rPr>
        <w:t>mobile</w:t>
      </w:r>
      <w:r w:rsidR="001E1147" w:rsidRPr="001E1147">
        <w:rPr>
          <w:i/>
          <w:iCs/>
        </w:rPr>
        <w:t>-</w:t>
      </w:r>
      <w:r w:rsidR="001C4200" w:rsidRPr="001E1147">
        <w:rPr>
          <w:i/>
          <w:iCs/>
        </w:rPr>
        <w:t>commerce</w:t>
      </w:r>
      <w:r w:rsidR="001C4200">
        <w:t xml:space="preserve"> juga diprediksi masih berlanjut</w:t>
      </w:r>
      <w:r w:rsidR="00443BFF">
        <w:t xml:space="preserve"> saat periode endemi</w:t>
      </w:r>
      <w:r w:rsidR="001E1147">
        <w:t xml:space="preserve"> </w:t>
      </w:r>
      <w:r w:rsidR="00443BFF">
        <w:t>[2]</w:t>
      </w:r>
      <w:r w:rsidR="001C4200">
        <w:t>.</w:t>
      </w:r>
      <w:r w:rsidR="001B44E1">
        <w:t xml:space="preserve"> Senada dengan hal itu, laporan dari </w:t>
      </w:r>
      <w:r w:rsidR="001E1147">
        <w:t>C</w:t>
      </w:r>
      <w:r w:rsidR="001B44E1">
        <w:t>isco menunjukkan bahwa h</w:t>
      </w:r>
      <w:r w:rsidR="001B44E1" w:rsidRPr="001B44E1">
        <w:t xml:space="preserve">ampir 300 </w:t>
      </w:r>
      <w:r w:rsidR="001E1147">
        <w:t>miliar</w:t>
      </w:r>
      <w:r w:rsidR="001B44E1" w:rsidRPr="001B44E1">
        <w:t xml:space="preserve"> aplikasi seluler akan diunduh pada tahun 2023</w:t>
      </w:r>
      <w:r w:rsidR="001B44E1">
        <w:t>, dengan aplikasi berjenis m</w:t>
      </w:r>
      <w:r w:rsidR="001B44E1" w:rsidRPr="001B44E1">
        <w:t>edia sosial, game, dan bisnis akan menjadi unduhan yang paling populer</w:t>
      </w:r>
      <w:r w:rsidR="001E1147">
        <w:t xml:space="preserve"> </w:t>
      </w:r>
      <w:r w:rsidR="001B44E1">
        <w:t xml:space="preserve">[3]. </w:t>
      </w:r>
    </w:p>
    <w:p w14:paraId="682560B4" w14:textId="52A22A22" w:rsidR="00E3649E" w:rsidRDefault="001B44E1" w:rsidP="00E3649E">
      <w:r>
        <w:t xml:space="preserve">Diantara penggunaan masif perangkat mobile terdapat dua sistem operasi yang sudah mendominasi pasar dengan cakupan 90% dari market, yaitu </w:t>
      </w:r>
      <w:r w:rsidR="00ED77CD">
        <w:t>Android (Google, Mountain View, CA) and iOS (Apple)</w:t>
      </w:r>
      <w:r w:rsidR="00C8552B">
        <w:t xml:space="preserve"> </w:t>
      </w:r>
      <w:r>
        <w:t>sejak tahun 2008</w:t>
      </w:r>
      <w:r w:rsidR="00C8552B">
        <w:t xml:space="preserve"> [</w:t>
      </w:r>
      <w:r w:rsidR="002C0ED0">
        <w:t>1</w:t>
      </w:r>
      <w:r w:rsidR="00C8552B">
        <w:t>]</w:t>
      </w:r>
      <w:r>
        <w:t>.</w:t>
      </w:r>
      <w:r w:rsidR="00ED77CD">
        <w:t xml:space="preserve"> Untuk mendukung produktifitas developer</w:t>
      </w:r>
      <w:r w:rsidR="00C8552B">
        <w:t xml:space="preserve">, Google mengumumkan dukungannya </w:t>
      </w:r>
      <w:r w:rsidR="004A37B1">
        <w:t xml:space="preserve">pada Google I/O 2017 </w:t>
      </w:r>
      <w:r w:rsidR="00C8552B">
        <w:t>untuk menjadikan bahasa pemrograman Kotlin</w:t>
      </w:r>
      <w:r w:rsidR="004A37B1">
        <w:t xml:space="preserve"> sebagai bahasa  resmi untuk pengembangan aplikasi android [</w:t>
      </w:r>
      <w:r w:rsidR="00BA0EEF">
        <w:t>4</w:t>
      </w:r>
      <w:r w:rsidR="004A37B1">
        <w:t>]. Setelah dua tahun berselang</w:t>
      </w:r>
      <w:r w:rsidR="001E1147">
        <w:t>,</w:t>
      </w:r>
      <w:r w:rsidR="004A37B1">
        <w:t xml:space="preserve"> tepatnya saat Google I/O 2019, pengembangan aplikasi mobile android </w:t>
      </w:r>
      <w:r w:rsidR="001E1147">
        <w:t xml:space="preserve">akan </w:t>
      </w:r>
      <w:r w:rsidR="004A37B1">
        <w:t xml:space="preserve">menjadi </w:t>
      </w:r>
      <w:r w:rsidR="004A37B1" w:rsidRPr="004A37B1">
        <w:rPr>
          <w:i/>
          <w:iCs/>
        </w:rPr>
        <w:t>kotlin-first</w:t>
      </w:r>
      <w:r w:rsidR="004A37B1">
        <w:t xml:space="preserve"> setelah Google mengumumkannya, hal ini berarti Kotlin akan menjadi pilihan pertama Google dalam mengembangkan </w:t>
      </w:r>
      <w:r w:rsidR="001E1147">
        <w:t>alat dan konten pengembangan aplikasi android [</w:t>
      </w:r>
      <w:r w:rsidR="00BA0EEF">
        <w:t>5</w:t>
      </w:r>
      <w:r w:rsidR="001E1147">
        <w:t>].</w:t>
      </w:r>
    </w:p>
    <w:p w14:paraId="05338ADB" w14:textId="29EFA881" w:rsidR="00E3649E" w:rsidRDefault="00364B8F" w:rsidP="00BA0EEF">
      <w:r>
        <w:lastRenderedPageBreak/>
        <w:t xml:space="preserve">Bahasa pemrograman Kotlin sendiri merupakan </w:t>
      </w:r>
      <w:r w:rsidRPr="00364B8F">
        <w:t>bahasa pemrograman open source berjenis statis yang mendukung pemrograman berorientasi objek dan fungsional</w:t>
      </w:r>
      <w:r w:rsidR="001C06BA">
        <w:t xml:space="preserve"> [</w:t>
      </w:r>
      <w:r w:rsidR="00BA0EEF">
        <w:t>6</w:t>
      </w:r>
      <w:r w:rsidR="001C06BA">
        <w:t>]</w:t>
      </w:r>
      <w:r w:rsidRPr="00364B8F">
        <w:t>.</w:t>
      </w:r>
      <w:r>
        <w:t xml:space="preserve"> Kotlin pada mulanya dirancang oleh JetBrains, kemudian terus dikembangkan </w:t>
      </w:r>
      <w:r w:rsidR="001C06BA">
        <w:t>oleh para kontributor dan dikelola oleh Kotlin Foundation yang</w:t>
      </w:r>
      <w:r w:rsidR="001C06BA" w:rsidRPr="001C06BA">
        <w:t xml:space="preserve"> didirikan oleh JetBrains dan Google</w:t>
      </w:r>
      <w:r w:rsidR="001C06BA">
        <w:t xml:space="preserve"> [</w:t>
      </w:r>
      <w:r w:rsidR="00BA0EEF">
        <w:t>7</w:t>
      </w:r>
      <w:r w:rsidR="001C06BA">
        <w:t>].</w:t>
      </w:r>
      <w:r w:rsidR="0058281B">
        <w:t xml:space="preserve"> Meskipun</w:t>
      </w:r>
      <w:r w:rsidR="001C06BA">
        <w:t xml:space="preserve"> </w:t>
      </w:r>
      <w:r w:rsidR="0058281B">
        <w:t xml:space="preserve">tergolong bahasa yang modern, </w:t>
      </w:r>
      <w:r w:rsidR="001C06BA" w:rsidRPr="001C06BA">
        <w:t>Kotlin</w:t>
      </w:r>
      <w:r w:rsidR="0058281B">
        <w:t xml:space="preserve"> juga dapat dikatakan bahasa yang sudah matang</w:t>
      </w:r>
      <w:r w:rsidR="001C06BA" w:rsidRPr="001C06BA">
        <w:t>. Bahasa ini ringkas, aman, dapat dioperasikan dengan Java dan bahasa lain, dan menyediakan banyak cara untuk menggunakan kembali kode di antara berbagai platform untuk pemrograman yang produktif</w:t>
      </w:r>
      <w:r w:rsidR="0058281B">
        <w:t xml:space="preserve"> [</w:t>
      </w:r>
      <w:r w:rsidR="001A35DD">
        <w:t>8</w:t>
      </w:r>
      <w:r w:rsidR="0058281B">
        <w:t xml:space="preserve">]. Oleh karena itu, beberapa API pada Android seperti AndroidKTX yang dikhususkan untuk kotlin tetap dapat kompatibel dengan Bahasa Java yang sudah lebih </w:t>
      </w:r>
      <w:r w:rsidR="00E313DC">
        <w:t>dulu</w:t>
      </w:r>
      <w:r w:rsidR="0058281B">
        <w:t xml:space="preserve"> menjadi bahasa </w:t>
      </w:r>
      <w:r w:rsidR="00E313DC">
        <w:t xml:space="preserve">resmi untuk </w:t>
      </w:r>
      <w:r w:rsidR="0058281B">
        <w:t>pengembangan aplikasi android</w:t>
      </w:r>
      <w:r w:rsidR="00E313DC">
        <w:t>. Dengan interoperabilitas yang baik dengan Java tersebutlah, Kotlin berhasil menghasilkan pengalaman pengembangan aplikasi android yang lebih nyaman [</w:t>
      </w:r>
      <w:r w:rsidR="001A35DD">
        <w:t>6</w:t>
      </w:r>
      <w:r w:rsidR="00E313DC">
        <w:t>].</w:t>
      </w:r>
    </w:p>
    <w:p w14:paraId="3D3B9ADC" w14:textId="6BF461B4" w:rsidR="00E313DC" w:rsidRDefault="00E313DC" w:rsidP="00E3649E">
      <w:r>
        <w:t xml:space="preserve">Salah satu library </w:t>
      </w:r>
      <w:r w:rsidR="00E14B56">
        <w:t xml:space="preserve">yang memiliki AndroidKTX sebagai ekstensi adalah </w:t>
      </w:r>
      <w:r w:rsidR="00CD3869">
        <w:t>library Jetpack DataStore. Jetpack DataStore adalah salah satu library yang menyediakan solusi penyimpanan data lokal yang terdapat pada platform android</w:t>
      </w:r>
      <w:r w:rsidR="00001317">
        <w:t xml:space="preserve">, khususnya untuk </w:t>
      </w:r>
      <w:r w:rsidR="00001317" w:rsidRPr="00001317">
        <w:t xml:space="preserve">kumpulan data yang kecil dan sederhana dan tidak </w:t>
      </w:r>
      <w:r w:rsidR="00001317">
        <w:t>memerlukan</w:t>
      </w:r>
      <w:r w:rsidR="00001317" w:rsidRPr="00001317">
        <w:t xml:space="preserve"> pembaruan parsial atau integritas referensial</w:t>
      </w:r>
      <w:r w:rsidR="00CD3869">
        <w:t xml:space="preserve">. Jetpack DataStore dapat </w:t>
      </w:r>
      <w:r w:rsidR="00CD3869" w:rsidRPr="00CD3869">
        <w:t xml:space="preserve">menyimpan </w:t>
      </w:r>
      <w:r w:rsidR="00CD3869">
        <w:t xml:space="preserve">data berupa </w:t>
      </w:r>
      <w:r w:rsidR="00CD3869" w:rsidRPr="00CD3869">
        <w:t xml:space="preserve">pasangan </w:t>
      </w:r>
      <w:r w:rsidR="00CD3869" w:rsidRPr="00CD3869">
        <w:rPr>
          <w:i/>
          <w:iCs/>
        </w:rPr>
        <w:t>key</w:t>
      </w:r>
      <w:r w:rsidR="00CD3869" w:rsidRPr="00CD3869">
        <w:t>-</w:t>
      </w:r>
      <w:r w:rsidR="00CD3869" w:rsidRPr="00CD3869">
        <w:rPr>
          <w:i/>
          <w:iCs/>
        </w:rPr>
        <w:t>value</w:t>
      </w:r>
      <w:r w:rsidR="00CD3869" w:rsidRPr="00CD3869">
        <w:t xml:space="preserve"> atau objek</w:t>
      </w:r>
      <w:r w:rsidR="00CD3869">
        <w:t xml:space="preserve"> yang ditulis menggunakan protocol buffers. Oleh karena itu, Jetpack DataStore dibagi menjadi dua jenis, yaitu Preferences</w:t>
      </w:r>
      <w:r w:rsidR="00CD3869" w:rsidRPr="00CD3869">
        <w:t xml:space="preserve"> DataStore</w:t>
      </w:r>
      <w:r w:rsidR="00CD3869">
        <w:t xml:space="preserve">, yang </w:t>
      </w:r>
      <w:r w:rsidR="00CD3869" w:rsidRPr="00CD3869">
        <w:t>menyimpan dan mengakses data menggunakan k</w:t>
      </w:r>
      <w:r w:rsidR="00CD3869">
        <w:t>unci dan Proto DataStore, yang</w:t>
      </w:r>
      <w:r w:rsidR="0069079B">
        <w:t xml:space="preserve"> menyimpan data berupa instansiasi objek yang sebelumnya telah didefinisikan menggunakan schema yang ditulis menggunakan protocol buffers. Jetpack </w:t>
      </w:r>
      <w:r w:rsidR="0069079B" w:rsidRPr="0069079B">
        <w:t xml:space="preserve">DataStore menggunakan Kotlin </w:t>
      </w:r>
      <w:r w:rsidR="0069079B">
        <w:t>C</w:t>
      </w:r>
      <w:r w:rsidR="0069079B" w:rsidRPr="0069079B">
        <w:t>oroutines dan Flow untuk menyimpan data secara asinkron, konsisten, dan transaksional</w:t>
      </w:r>
      <w:r w:rsidR="00001317">
        <w:t xml:space="preserve"> [</w:t>
      </w:r>
      <w:r w:rsidR="001A35DD">
        <w:t>9</w:t>
      </w:r>
      <w:r w:rsidR="00001317">
        <w:t>]</w:t>
      </w:r>
      <w:r w:rsidR="0069079B">
        <w:t xml:space="preserve">. </w:t>
      </w:r>
    </w:p>
    <w:p w14:paraId="67436391" w14:textId="1186E04D" w:rsidR="00001317" w:rsidRDefault="00001317" w:rsidP="00E3649E">
      <w:r>
        <w:t>Protocol Buffers</w:t>
      </w:r>
      <w:r w:rsidR="00591B38">
        <w:t xml:space="preserve"> atau yang juga dapat disingkat dengan protobuf, </w:t>
      </w:r>
      <w:r>
        <w:t xml:space="preserve">merupakan </w:t>
      </w:r>
      <w:r w:rsidR="00D86C59">
        <w:t xml:space="preserve">mekanisme yang dapat diekstensi untuk membuat serialisasi data terstruktur yang </w:t>
      </w:r>
      <w:r w:rsidR="00D86C59" w:rsidRPr="00D86C59">
        <w:rPr>
          <w:i/>
          <w:iCs/>
        </w:rPr>
        <w:t>language-ne</w:t>
      </w:r>
      <w:r w:rsidR="007605E0">
        <w:rPr>
          <w:i/>
          <w:iCs/>
        </w:rPr>
        <w:t>u</w:t>
      </w:r>
      <w:r w:rsidR="00D86C59" w:rsidRPr="00D86C59">
        <w:rPr>
          <w:i/>
          <w:iCs/>
        </w:rPr>
        <w:t>tral</w:t>
      </w:r>
      <w:r w:rsidR="00D86C59">
        <w:t xml:space="preserve"> dan </w:t>
      </w:r>
      <w:r w:rsidR="00D86C59" w:rsidRPr="00D86C59">
        <w:rPr>
          <w:i/>
          <w:iCs/>
        </w:rPr>
        <w:t>platform-ne</w:t>
      </w:r>
      <w:r w:rsidR="007605E0">
        <w:rPr>
          <w:i/>
          <w:iCs/>
        </w:rPr>
        <w:t>u</w:t>
      </w:r>
      <w:r w:rsidR="00D86C59" w:rsidRPr="00D86C59">
        <w:rPr>
          <w:i/>
          <w:iCs/>
        </w:rPr>
        <w:t>tral</w:t>
      </w:r>
      <w:r w:rsidR="00D86C59">
        <w:t>.</w:t>
      </w:r>
      <w:r w:rsidR="00CD45E8">
        <w:t xml:space="preserve"> Protocol Buffers sendiri unggul dalam hal ukuran dan kecepatan dibandingkan dengan format data lain seperti JSON dan XML, dan dapat menghasilkan </w:t>
      </w:r>
      <w:r w:rsidR="00CD45E8" w:rsidRPr="00CD45E8">
        <w:t>binding bahasa asli</w:t>
      </w:r>
      <w:r w:rsidR="00CD45E8">
        <w:t>.</w:t>
      </w:r>
      <w:r w:rsidR="00591B38">
        <w:t xml:space="preserve"> Protocol Buffers </w:t>
      </w:r>
      <w:r w:rsidR="00591B38" w:rsidRPr="00591B38">
        <w:t xml:space="preserve">adalah </w:t>
      </w:r>
      <w:r w:rsidR="00591B38" w:rsidRPr="00591B38">
        <w:lastRenderedPageBreak/>
        <w:t>kombinasi bahasa definisi (dibuat dalam file .proto), kode yang dibuat oleh kompiler proto untuk berinteraksi dengan data, pustaka runtime</w:t>
      </w:r>
      <w:r w:rsidR="00591B38">
        <w:t xml:space="preserve"> yang </w:t>
      </w:r>
      <w:r w:rsidR="00591B38" w:rsidRPr="00591B38">
        <w:rPr>
          <w:i/>
          <w:iCs/>
        </w:rPr>
        <w:t>language-specific</w:t>
      </w:r>
      <w:r w:rsidR="00591B38" w:rsidRPr="00591B38">
        <w:t>, format serialisasi untuk data yang ditulis ke file (atau dikirim melalui koneksi jaringan), dan data</w:t>
      </w:r>
      <w:r w:rsidR="00591B38">
        <w:t xml:space="preserve"> yang</w:t>
      </w:r>
      <w:r w:rsidR="00591B38" w:rsidRPr="00591B38">
        <w:t xml:space="preserve"> terserialisasi</w:t>
      </w:r>
      <w:r w:rsidR="00591B38">
        <w:t xml:space="preserve"> [</w:t>
      </w:r>
      <w:r w:rsidR="00CE1F5A">
        <w:t>10</w:t>
      </w:r>
      <w:r w:rsidR="00591B38">
        <w:t>]</w:t>
      </w:r>
      <w:r w:rsidR="00591B38" w:rsidRPr="00591B38">
        <w:t>.</w:t>
      </w:r>
    </w:p>
    <w:p w14:paraId="38E41C0E" w14:textId="6650B89B" w:rsidR="005F5E97" w:rsidRDefault="005F5E97" w:rsidP="00E3649E">
      <w:r>
        <w:t xml:space="preserve">Salah satu cara untuk menampung data </w:t>
      </w:r>
      <w:r w:rsidR="008F3206" w:rsidRPr="008F3206">
        <w:t>p</w:t>
      </w:r>
      <w:r w:rsidR="008F3206">
        <w:t xml:space="preserve">ada bahasa pemrograman </w:t>
      </w:r>
      <w:r w:rsidRPr="008F3206">
        <w:t>kotlin</w:t>
      </w:r>
      <w:r>
        <w:t xml:space="preserve"> </w:t>
      </w:r>
      <w:r w:rsidR="008F3206">
        <w:t xml:space="preserve">adalah dengan menggunakan Data Class yang ditandai dengan keyword “data”. </w:t>
      </w:r>
      <w:r w:rsidR="008F3206" w:rsidRPr="008F3206">
        <w:t xml:space="preserve">Untuk setiap </w:t>
      </w:r>
      <w:r w:rsidR="008F3206">
        <w:t>Data Class</w:t>
      </w:r>
      <w:r w:rsidR="008F3206" w:rsidRPr="008F3206">
        <w:t xml:space="preserve">, kompiler </w:t>
      </w:r>
      <w:r w:rsidR="008F3206">
        <w:t xml:space="preserve">akan </w:t>
      </w:r>
      <w:r w:rsidR="008F3206" w:rsidRPr="008F3206">
        <w:t>secara otomatis menghasilkan fungsi tambahan yang memungkinkan</w:t>
      </w:r>
      <w:r w:rsidR="008F3206">
        <w:t xml:space="preserve"> </w:t>
      </w:r>
      <w:r w:rsidR="008F3206" w:rsidRPr="008F3206">
        <w:t>untuk mencetak instance ke output yang dapat dibaca, membandingkan instance, menyalin instance, dan banyak lagi.</w:t>
      </w:r>
      <w:r w:rsidR="008F3206">
        <w:t xml:space="preserve"> Hal ini mengurangi kode </w:t>
      </w:r>
      <w:r w:rsidR="008F3206" w:rsidRPr="008F3206">
        <w:rPr>
          <w:i/>
          <w:iCs/>
        </w:rPr>
        <w:t>boilerplate</w:t>
      </w:r>
      <w:r w:rsidR="008F3206">
        <w:t xml:space="preserve"> yang dihasilkan dibandingkan dengan mekanisme penampungan data yang terdapat pada bahasa pemrograman lain, seperti POJO pada bahasa Java [</w:t>
      </w:r>
      <w:r w:rsidR="00CE1F5A">
        <w:t>11</w:t>
      </w:r>
      <w:r w:rsidR="008F3206">
        <w:t>].</w:t>
      </w:r>
      <w:r w:rsidR="00D56CBE">
        <w:t xml:space="preserve"> Sama halnya dengan Data Class, Protocol Buffers juga erat berkaitan dengan data-data</w:t>
      </w:r>
      <w:r w:rsidR="003B5F0B">
        <w:t xml:space="preserve"> terutama </w:t>
      </w:r>
      <w:r w:rsidR="003B5F0B" w:rsidRPr="003B5F0B">
        <w:t>untuk mendefinisikan protokol komunikasi (bersama dengan gRPC) dan untuk penyimpanan data</w:t>
      </w:r>
      <w:r w:rsidR="00D56CBE">
        <w:t xml:space="preserve">. </w:t>
      </w:r>
      <w:r w:rsidR="001334B3">
        <w:t>Struktur data pada Protocol Buffers didefinisikan di file-file dengan ekstensi .proto yang dibuat oleh engineer</w:t>
      </w:r>
      <w:r w:rsidR="008A5F8C">
        <w:t>.</w:t>
      </w:r>
      <w:r w:rsidR="00F05CD3">
        <w:t xml:space="preserve"> Pada file tersebut service-service dan message-message didefinisikan.</w:t>
      </w:r>
      <w:r w:rsidR="00581F18">
        <w:t xml:space="preserve"> Message inilah yang dijadikan schema untuk memperoleh kode dan runtime library yang lebih </w:t>
      </w:r>
      <w:r w:rsidR="00581F18" w:rsidRPr="00581F18">
        <w:rPr>
          <w:i/>
          <w:iCs/>
        </w:rPr>
        <w:t>language-specific</w:t>
      </w:r>
      <w:r w:rsidR="00581F18">
        <w:t xml:space="preserve"> sehingga dapat digunakan pada berbagai bahasa dan </w:t>
      </w:r>
      <w:r w:rsidR="00581F18" w:rsidRPr="00581F18">
        <w:rPr>
          <w:i/>
          <w:iCs/>
        </w:rPr>
        <w:t>framework</w:t>
      </w:r>
      <w:r w:rsidR="00581F18">
        <w:t xml:space="preserve"> pemrograman, khususnya dalam konteks ini yaitu untuk menyimpan data menggunakan Jetpack Proto DataStore [</w:t>
      </w:r>
      <w:r w:rsidR="00CE1F5A">
        <w:t>10</w:t>
      </w:r>
      <w:r w:rsidR="00581F18">
        <w:t>].</w:t>
      </w:r>
    </w:p>
    <w:p w14:paraId="6A5291F2" w14:textId="781ADB80" w:rsidR="000072D5" w:rsidRDefault="00581F18" w:rsidP="00CA2D45">
      <w:r>
        <w:t xml:space="preserve">Meskipun keduanya, yaitu Kotlin Data Class dan Protocol Buffers memiliki beberapa persamaan. Namun, keduanya memiliki </w:t>
      </w:r>
      <w:r w:rsidR="000072D5">
        <w:t>perbedaan sintaks, hal ini menjadi permasalahan dan tantangan tersendiri bagi developer android yang ingin menggunakan Jetpack Proto DataStore sebagai solusi penyimpanan lokal pada aplikasi yang dikembangkan. Semakin kompleks struktur data yang dipakai tentunya akan menambahkan tingkat kesulitan yang dialami developer dalam merepresentasikannya kedalam bentuk skema yang dibuat dari Protocol Buffers Message.</w:t>
      </w:r>
      <w:r w:rsidR="00CA2D45">
        <w:t xml:space="preserve"> Bahkan, ketika struktur data tersebut tidaklah kompleks pengembang yang belum pernah memakai Jetpack Proto DataStore tetap perlu untuk mempelajari Protocol Buffers. Proses pembuatan skema inilah yang </w:t>
      </w:r>
      <w:r w:rsidR="00CA2D45" w:rsidRPr="0084315B">
        <w:t xml:space="preserve">seringkali memakan waktu dan rentan terhadap kesalahan, terutama ketika berhadapan dengan </w:t>
      </w:r>
      <w:r w:rsidR="00CA2D45" w:rsidRPr="0084315B">
        <w:lastRenderedPageBreak/>
        <w:t xml:space="preserve">struktur </w:t>
      </w:r>
      <w:r w:rsidR="00CA2D45">
        <w:t xml:space="preserve">data </w:t>
      </w:r>
      <w:r w:rsidR="00CA2D45" w:rsidRPr="0084315B">
        <w:t xml:space="preserve">yang rumit </w:t>
      </w:r>
      <w:r w:rsidR="00CA2D45">
        <w:t xml:space="preserve">dikarenakan prosesnya yang masih manual </w:t>
      </w:r>
      <w:r w:rsidR="00CA2D45">
        <w:fldChar w:fldCharType="begin" w:fldLock="1"/>
      </w:r>
      <w:r w:rsidR="00CE1F5A">
        <w:instrText>ADDIN CSL_CITATION {"citationItems":[{"id":"ITEM-1","itemData":{"DOI":"10.1109/ESEM.2013.9","author":[{"dropping-particle":"","family":"Joorabchi","given":"Mona Erfani","non-dropping-particle":"","parse-names":false,"suffix":""},{"dropping-particle":"","family":"Mesbah","given":"Ali","non-dropping-particle":"","parse-names":false,"suffix":""},{"dropping-particle":"","family":"Kruchten","given":"Philippe","non-dropping-particle":"","parse-names":false,"suffix":""}],"container-title":"2013 ACM / IEEE International Symposium on Empirical Software Engineering and Measurement","id":"ITEM-1","issued":{"date-parts":[["2013"]]},"page":"15-24","title":"Real Challenges in Mobile App Development","type":"paper-conference"},"uris":["http://www.mendeley.com/documents/?uuid=2dfa0ac3-b0c2-442d-8ac9-46fdff9dd1c9","http://www.mendeley.com/documents/?uuid=af7e2ce2-049e-4261-9119-b2e3e33a57f7"]}],"mendeley":{"formattedCitation":"[11]","manualFormatting":"[12]","plainTextFormattedCitation":"[11]","previouslyFormattedCitation":"[11]"},"properties":{"noteIndex":0},"schema":"https://github.com/citation-style-language/schema/raw/master/csl-citation.json"}</w:instrText>
      </w:r>
      <w:r w:rsidR="00CA2D45">
        <w:fldChar w:fldCharType="separate"/>
      </w:r>
      <w:r w:rsidR="00CE1F5A">
        <w:rPr>
          <w:noProof/>
        </w:rPr>
        <w:t>[12]</w:t>
      </w:r>
      <w:r w:rsidR="00CA2D45">
        <w:fldChar w:fldCharType="end"/>
      </w:r>
      <w:r w:rsidR="00CA2D45" w:rsidRPr="0084315B">
        <w:t>.</w:t>
      </w:r>
      <w:r w:rsidR="00CA2D45">
        <w:t xml:space="preserve"> Permasalahan tersebutlah yang</w:t>
      </w:r>
      <w:r w:rsidR="000072D5" w:rsidRPr="0084315B">
        <w:t xml:space="preserve"> menciptakan kebutuhan akan </w:t>
      </w:r>
      <w:r w:rsidR="00CA2D45">
        <w:t xml:space="preserve">sebuah </w:t>
      </w:r>
      <w:r w:rsidR="000072D5" w:rsidRPr="0084315B">
        <w:t xml:space="preserve">alat yang dapat </w:t>
      </w:r>
      <w:r w:rsidR="00AD790F">
        <w:t>mengotoma</w:t>
      </w:r>
      <w:r w:rsidR="00165A1D">
        <w:t>ti</w:t>
      </w:r>
      <w:r w:rsidR="00AD790F">
        <w:t>s</w:t>
      </w:r>
      <w:r w:rsidR="00165A1D">
        <w:t>asi</w:t>
      </w:r>
      <w:r w:rsidR="00AD790F">
        <w:t xml:space="preserve"> </w:t>
      </w:r>
      <w:r w:rsidR="00165A1D">
        <w:t xml:space="preserve">proses perubahan </w:t>
      </w:r>
      <w:r w:rsidR="00CA2D45">
        <w:t xml:space="preserve">struktur data yang berasal dari Kotlin Data Class menjadi struktur </w:t>
      </w:r>
      <w:r w:rsidR="000072D5" w:rsidRPr="0084315B">
        <w:t xml:space="preserve">data </w:t>
      </w:r>
      <w:r w:rsidR="00CA2D45">
        <w:t>berupa skema yang didefinisikan melalui Protocol Buffers Message</w:t>
      </w:r>
      <w:r w:rsidR="00165A1D">
        <w:t xml:space="preserve"> dengan cepat dan efisien</w:t>
      </w:r>
      <w:r w:rsidR="000072D5" w:rsidRPr="0084315B">
        <w:t xml:space="preserve">. Kebutuhan </w:t>
      </w:r>
      <w:r w:rsidR="00CA2D45">
        <w:t xml:space="preserve">tersebut </w:t>
      </w:r>
      <w:r w:rsidR="000072D5" w:rsidRPr="0084315B">
        <w:t xml:space="preserve">sangat penting bagi pengembang yang perlu bekerja dengan data </w:t>
      </w:r>
      <w:r w:rsidR="00CA2D45">
        <w:t>yang sudah ada dalam bentuk struktur data Kotlin Data Class kemudian ingin memperolehnya dalam bentuk Protocol Buffers Message</w:t>
      </w:r>
      <w:r w:rsidR="00AD790F">
        <w:t xml:space="preserve"> dengan cepat dan efisien</w:t>
      </w:r>
      <w:r w:rsidR="00CA2D45">
        <w:t>.</w:t>
      </w:r>
    </w:p>
    <w:p w14:paraId="4D01E9F7" w14:textId="03D35CF7" w:rsidR="007A52B3" w:rsidRDefault="001B4273" w:rsidP="007A52B3">
      <w:r>
        <w:t>Untuk mengatasi permasalahan dan memenuhi kebutuhan dari pengembang tersebut, diperlukan sebuah alat yang dapat mengubah struktur atau model data dari Kotlin Data Class ke dalam bentuk Protocol Buffers Message secara otomatis. Alat tersebut diharapkan dapat mengatasi permasalahan dan memenuhi kebutuhan sekaligus menghadirkan beberapa manfaat bagi para pengembang, terutama pengembang aplikasi android, seperti: menyederhanakan dan mempercepat proses pembuatan Protocol Buffers Message sebagai skema data yang sebelumnya sudah pernah dibuat dalam bentuk Kotlin Data Class, meminimalisir kesalahan yang mungkin terjadi selama proses perubahan dan pembuatan skema, memudahkan pengembang dalam memaintain kode program [1</w:t>
      </w:r>
      <w:r w:rsidR="00CE1F5A">
        <w:t>3</w:t>
      </w:r>
      <w:r>
        <w:t xml:space="preserve">]. </w:t>
      </w:r>
      <w:r w:rsidR="007A52B3" w:rsidRPr="0084315B">
        <w:t>Penggunaan alat konversi otomatis juga dapat meningkatkan konsistensi dalam struktur kode</w:t>
      </w:r>
      <w:r w:rsidR="007A52B3">
        <w:t xml:space="preserve"> sehingga praktik-praktik kode yang baik dapat dijalankan dengan lebih mudah</w:t>
      </w:r>
      <w:r w:rsidR="007A52B3" w:rsidRPr="0084315B">
        <w:t xml:space="preserve">, memfasilitasi pembaruan yang lebih mudah ketika skema </w:t>
      </w:r>
      <w:r w:rsidR="007A52B3">
        <w:t>data</w:t>
      </w:r>
      <w:r w:rsidR="007A52B3" w:rsidRPr="0084315B">
        <w:t xml:space="preserve"> berubah, dan memungkinkan pengembang untuk </w:t>
      </w:r>
      <w:r w:rsidR="007A52B3">
        <w:t>lebih ber</w:t>
      </w:r>
      <w:r w:rsidR="007A52B3" w:rsidRPr="0084315B">
        <w:t xml:space="preserve">fokus pada logika bisnis inti daripada tugas-tugas transformasi data yang repetitif </w:t>
      </w:r>
      <w:r w:rsidR="007A52B3">
        <w:fldChar w:fldCharType="begin" w:fldLock="1"/>
      </w:r>
      <w:r w:rsidR="00CE1F5A">
        <w:instrText>ADDIN CSL_CITATION {"citationItems":[{"id":"ITEM-1","itemData":{"DOI":"10.2200/S00441ED1V01Y201208SWE001","author":[{"dropping-particle":"","family":"Brambilla","given":"Marco","non-dropping-particle":"","parse-names":false,"suffix":""},{"dropping-particle":"","family":"Cabot","given":"Jordi","non-dropping-particle":"","parse-names":false,"suffix":""},{"dropping-particle":"","family":"Wimmer","given":"Manuel","non-dropping-particle":"","parse-names":false,"suffix":""}],"container-title":"Synthesis Lectures on Software Engineering","id":"ITEM-1","issued":{"date-parts":[["2012"]]},"title":"Model-Driven Software Engineering in Practice","type":"book","volume":"1"},"uris":["http://www.mendeley.com/documents/?uuid=924c42e9-5bd5-43c9-a41e-e7ba1e7bc80e","http://www.mendeley.com/documents/?uuid=e77132ca-ba48-4bdc-9f03-f279935e17ba"]}],"mendeley":{"formattedCitation":"[13]","manualFormatting":"[14]","plainTextFormattedCitation":"[13]","previouslyFormattedCitation":"[13]"},"properties":{"noteIndex":0},"schema":"https://github.com/citation-style-language/schema/raw/master/csl-citation.json"}</w:instrText>
      </w:r>
      <w:r w:rsidR="007A52B3">
        <w:fldChar w:fldCharType="separate"/>
      </w:r>
      <w:r w:rsidR="007A52B3" w:rsidRPr="00987D4C">
        <w:rPr>
          <w:noProof/>
        </w:rPr>
        <w:t>[1</w:t>
      </w:r>
      <w:r w:rsidR="00CE1F5A">
        <w:rPr>
          <w:noProof/>
        </w:rPr>
        <w:t>4</w:t>
      </w:r>
      <w:r w:rsidR="007A52B3" w:rsidRPr="00987D4C">
        <w:rPr>
          <w:noProof/>
        </w:rPr>
        <w:t>]</w:t>
      </w:r>
      <w:r w:rsidR="007A52B3">
        <w:fldChar w:fldCharType="end"/>
      </w:r>
      <w:r w:rsidR="007A52B3" w:rsidRPr="0084315B">
        <w:t>.</w:t>
      </w:r>
    </w:p>
    <w:p w14:paraId="1FC2C3CD" w14:textId="3D5723C0" w:rsidR="003F3E24" w:rsidRDefault="007A52B3" w:rsidP="00CF5776">
      <w:r>
        <w:t>Hal-hal tersebutlah yang memotivasi penulis untuk merancang dan membangun alat yang dapat mengubah Kotlin Data Class menjadi Protocol Buffers Message secara otomatis dalam bentuk plugin yang dapat dipasang dan berjalan pada</w:t>
      </w:r>
      <w:r w:rsidR="00CF5776">
        <w:t xml:space="preserve"> </w:t>
      </w:r>
      <w:r>
        <w:t xml:space="preserve">Intellij IDEA </w:t>
      </w:r>
      <w:r w:rsidR="00CF5776">
        <w:t>dan Android Studio, dimana Intellij IDEA sendiri merupakan Integrated Development Environment (IDE) terdepan dalam pengembangan yang menggunakan bahasa Kotlin [</w:t>
      </w:r>
      <w:r w:rsidR="00CE1F5A">
        <w:t>15</w:t>
      </w:r>
      <w:r w:rsidR="00CF5776">
        <w:t>], kemudian Android Studio sebagai IDE Resmi untuk mengembangkan aplikasi Android</w:t>
      </w:r>
      <w:r w:rsidR="00CE1F5A">
        <w:t xml:space="preserve"> [16]</w:t>
      </w:r>
      <w:r w:rsidR="00CF5776">
        <w:t>.</w:t>
      </w:r>
    </w:p>
    <w:p w14:paraId="551FD0AF" w14:textId="68D7D649" w:rsidR="00164F13" w:rsidRDefault="00164F13" w:rsidP="00164F13">
      <w:pPr>
        <w:pStyle w:val="Judul2"/>
      </w:pPr>
      <w:bookmarkStart w:id="1" w:name="_Toc170908822"/>
      <w:r>
        <w:lastRenderedPageBreak/>
        <w:t>RUMUSAN MASALAH</w:t>
      </w:r>
      <w:bookmarkEnd w:id="1"/>
    </w:p>
    <w:p w14:paraId="64A9A3B3" w14:textId="6990F553" w:rsidR="00CF5776" w:rsidRDefault="00CF5776" w:rsidP="004E2F65">
      <w:pPr>
        <w:rPr>
          <w:rFonts w:eastAsia="Calibri" w:cs="Times New Roman"/>
          <w:color w:val="auto"/>
          <w:lang w:eastAsia="en-US"/>
        </w:rPr>
      </w:pPr>
      <w:r>
        <w:t xml:space="preserve">Dari latar belakang yang telah diuraikan, masalah </w:t>
      </w:r>
      <w:r w:rsidR="007C4770">
        <w:t xml:space="preserve">dapat dirumuskan </w:t>
      </w:r>
      <w:r>
        <w:t>sebagai berikut</w:t>
      </w:r>
      <w:r w:rsidR="007C4770">
        <w:t>: “</w:t>
      </w:r>
      <w:r w:rsidR="007C4770" w:rsidRPr="007C4770">
        <w:t xml:space="preserve">Bagaimana cara merancang dan membangun alat </w:t>
      </w:r>
      <w:r w:rsidR="007C4770">
        <w:t xml:space="preserve">yang dapat mengubah struktur </w:t>
      </w:r>
      <w:r w:rsidR="007C4770" w:rsidRPr="007C4770">
        <w:t xml:space="preserve">data </w:t>
      </w:r>
      <w:r w:rsidR="007C4770">
        <w:t>pada Kotlin Data Class suatu skema yang didefinisikan melalui Protocol Buffers Message?”</w:t>
      </w:r>
    </w:p>
    <w:p w14:paraId="02AC1665" w14:textId="77777777" w:rsidR="00CF5776" w:rsidRPr="00CF5776" w:rsidRDefault="00CF5776" w:rsidP="00CF5776"/>
    <w:p w14:paraId="50A2D269" w14:textId="05B50C29" w:rsidR="00164F13" w:rsidRDefault="00164F13" w:rsidP="00164F13">
      <w:pPr>
        <w:pStyle w:val="Judul2"/>
      </w:pPr>
      <w:bookmarkStart w:id="2" w:name="_Toc170908823"/>
      <w:r>
        <w:t>TUJUAN</w:t>
      </w:r>
      <w:bookmarkEnd w:id="2"/>
    </w:p>
    <w:p w14:paraId="6BA10DA0" w14:textId="5FE4D434" w:rsidR="007C4770" w:rsidRDefault="007004D2" w:rsidP="004E2F65">
      <w:r>
        <w:t xml:space="preserve">Dari rumusan masalah yang telah disebutkan, tujuan yang ingin dicapai adalah untuk </w:t>
      </w:r>
      <w:r w:rsidR="004E2F65">
        <w:t>m</w:t>
      </w:r>
      <w:r w:rsidRPr="007004D2">
        <w:t xml:space="preserve">erancang dan membangun </w:t>
      </w:r>
      <w:r w:rsidR="004E2F65" w:rsidRPr="007C4770">
        <w:t xml:space="preserve">alat </w:t>
      </w:r>
      <w:r w:rsidR="004E2F65">
        <w:t xml:space="preserve">yang dapat mengubah struktur </w:t>
      </w:r>
      <w:r w:rsidR="004E2F65" w:rsidRPr="007C4770">
        <w:t xml:space="preserve">data </w:t>
      </w:r>
      <w:r w:rsidR="004E2F65">
        <w:t>pada Kotlin Data Class suatu skema yang didefinisikan melalui Protocol Buffers Message berupa plugin yang dapat dipasang dan dijalankan pada Intellij IDEA dan Android Studio.</w:t>
      </w:r>
    </w:p>
    <w:p w14:paraId="6A2EB418" w14:textId="77777777" w:rsidR="004E2F65" w:rsidRPr="007C4770" w:rsidRDefault="004E2F65" w:rsidP="007C4770"/>
    <w:p w14:paraId="548A8341" w14:textId="00FA0E90" w:rsidR="00F97FA7" w:rsidRDefault="00164F13" w:rsidP="00164F13">
      <w:pPr>
        <w:pStyle w:val="Judul2"/>
      </w:pPr>
      <w:bookmarkStart w:id="3" w:name="_Toc170908824"/>
      <w:r>
        <w:t>MANFAAT</w:t>
      </w:r>
      <w:bookmarkEnd w:id="3"/>
    </w:p>
    <w:p w14:paraId="1416626F" w14:textId="77777777" w:rsidR="004E2F65" w:rsidRDefault="004E2F65" w:rsidP="004E2F65">
      <w:r>
        <w:t>Hasil dari rancang bangun ini diharapkan dapat memberikan beberapa manfaat sebagai berikut:</w:t>
      </w:r>
    </w:p>
    <w:p w14:paraId="4C9301DB" w14:textId="470E4B8D" w:rsidR="004E2F65" w:rsidRDefault="004E2F65" w:rsidP="00834F59">
      <w:pPr>
        <w:pStyle w:val="DaftarParagraf"/>
        <w:numPr>
          <w:ilvl w:val="0"/>
          <w:numId w:val="6"/>
        </w:numPr>
        <w:spacing w:line="360" w:lineRule="auto"/>
        <w:ind w:left="851" w:hanging="284"/>
      </w:pPr>
      <w:r>
        <w:t xml:space="preserve">Membantu pengembang aplikasi android yang menggunakan bahasa pemrograman kotlin dalam membangun aplikasi android yang menggunakan </w:t>
      </w:r>
      <w:r w:rsidRPr="004E2F65">
        <w:rPr>
          <w:i/>
          <w:iCs/>
        </w:rPr>
        <w:t>library</w:t>
      </w:r>
      <w:r>
        <w:t xml:space="preserve"> Jetpack Proto DataStore menjadi lebih efisien, cepat, dan mudah dipelihara.</w:t>
      </w:r>
    </w:p>
    <w:p w14:paraId="3EBB1942" w14:textId="774F3737" w:rsidR="004E2F65" w:rsidRDefault="004E2F65" w:rsidP="00834F59">
      <w:pPr>
        <w:pStyle w:val="DaftarParagraf"/>
        <w:numPr>
          <w:ilvl w:val="0"/>
          <w:numId w:val="6"/>
        </w:numPr>
        <w:spacing w:line="360" w:lineRule="auto"/>
        <w:ind w:left="851" w:hanging="284"/>
      </w:pPr>
      <w:r>
        <w:t xml:space="preserve">Meningkatan produktivitas </w:t>
      </w:r>
      <w:r w:rsidRPr="002D66FC">
        <w:rPr>
          <w:i/>
          <w:iCs/>
        </w:rPr>
        <w:t xml:space="preserve">developer </w:t>
      </w:r>
      <w:r>
        <w:t xml:space="preserve">dengan mempercepat </w:t>
      </w:r>
      <w:r w:rsidR="002D66FC">
        <w:t>proses pembuatan skema pada Protocol Buffers melalui proses perubahan yang diperoleh dari struktur data pada Kotlin Data Class</w:t>
      </w:r>
      <w:r>
        <w:t xml:space="preserve">, menghemat waktu </w:t>
      </w:r>
      <w:r w:rsidRPr="002D66FC">
        <w:rPr>
          <w:i/>
          <w:iCs/>
        </w:rPr>
        <w:t>developer</w:t>
      </w:r>
      <w:r w:rsidR="002D66FC">
        <w:t xml:space="preserve"> sehingga dapat</w:t>
      </w:r>
      <w:r>
        <w:t xml:space="preserve"> </w:t>
      </w:r>
      <w:r w:rsidR="002D66FC">
        <w:t>ber</w:t>
      </w:r>
      <w:r>
        <w:t xml:space="preserve">fokus pada </w:t>
      </w:r>
      <w:r w:rsidR="002D66FC" w:rsidRPr="0084315B">
        <w:t>logika bisnis inti</w:t>
      </w:r>
      <w:r>
        <w:t xml:space="preserve">, dan meningkatkan efisiensi workflow. </w:t>
      </w:r>
    </w:p>
    <w:p w14:paraId="0E097653" w14:textId="5AD37CB9" w:rsidR="002D66FC" w:rsidRDefault="002D66FC" w:rsidP="00834F59">
      <w:pPr>
        <w:pStyle w:val="DaftarParagraf"/>
        <w:numPr>
          <w:ilvl w:val="0"/>
          <w:numId w:val="6"/>
        </w:numPr>
        <w:spacing w:line="360" w:lineRule="auto"/>
        <w:ind w:left="851" w:hanging="284"/>
      </w:pPr>
      <w:r>
        <w:t>Berkontribusi pada pengembangan bahasa pemrograman kotlin, aplikasi android, dan ekosistem keduanya.</w:t>
      </w:r>
    </w:p>
    <w:p w14:paraId="2AC4C5A1" w14:textId="2BF33C7E" w:rsidR="002D66FC" w:rsidRPr="00ED5C76" w:rsidRDefault="004E2F65" w:rsidP="00834F59">
      <w:pPr>
        <w:pStyle w:val="DaftarParagraf"/>
        <w:numPr>
          <w:ilvl w:val="0"/>
          <w:numId w:val="6"/>
        </w:numPr>
        <w:spacing w:line="360" w:lineRule="auto"/>
        <w:ind w:left="851" w:hanging="284"/>
        <w:sectPr w:rsidR="002D66FC" w:rsidRPr="00ED5C76" w:rsidSect="004E2F65">
          <w:headerReference w:type="default" r:id="rId11"/>
          <w:footerReference w:type="default" r:id="rId12"/>
          <w:footerReference w:type="first" r:id="rId13"/>
          <w:pgSz w:w="11907" w:h="16840" w:code="9"/>
          <w:pgMar w:top="2268" w:right="1701" w:bottom="1701" w:left="2268" w:header="851" w:footer="851" w:gutter="0"/>
          <w:pgNumType w:start="1"/>
          <w:cols w:space="720"/>
          <w:titlePg/>
          <w:docGrid w:linePitch="360"/>
        </w:sectPr>
      </w:pPr>
      <w:r>
        <w:t>M</w:t>
      </w:r>
      <w:r w:rsidRPr="00FB20CC">
        <w:t xml:space="preserve">enyediakan studi kasus, membuka peluang penelitian optimasi konversi </w:t>
      </w:r>
      <w:r w:rsidR="002D66FC">
        <w:t>Protocol Buffers Message</w:t>
      </w:r>
      <w:r w:rsidRPr="00FB20CC">
        <w:t xml:space="preserve"> dan pengembangan </w:t>
      </w:r>
      <w:r w:rsidRPr="002D66FC">
        <w:rPr>
          <w:i/>
          <w:iCs/>
        </w:rPr>
        <w:t>tools</w:t>
      </w:r>
      <w:r w:rsidR="002D66FC">
        <w:t>.</w:t>
      </w:r>
    </w:p>
    <w:p w14:paraId="1B605094" w14:textId="7BACD941" w:rsidR="00164F13" w:rsidRDefault="00D56CBE" w:rsidP="00164F13">
      <w:pPr>
        <w:pStyle w:val="Judul1"/>
      </w:pPr>
      <w:bookmarkStart w:id="4" w:name="_Toc170908825"/>
      <w:r>
        <w:lastRenderedPageBreak/>
        <w:br/>
      </w:r>
      <w:r w:rsidR="00164F13">
        <w:t>KAJIAN PUSTAKA</w:t>
      </w:r>
      <w:bookmarkEnd w:id="4"/>
    </w:p>
    <w:p w14:paraId="2051F8C4" w14:textId="1AE08A1A" w:rsidR="00396421" w:rsidRDefault="00396421" w:rsidP="00396421">
      <w:pPr>
        <w:pStyle w:val="Judul2"/>
      </w:pPr>
      <w:bookmarkStart w:id="5" w:name="_Toc170908826"/>
      <w:r>
        <w:t>Kotlin</w:t>
      </w:r>
      <w:bookmarkEnd w:id="5"/>
    </w:p>
    <w:p w14:paraId="731AD339" w14:textId="77777777" w:rsidR="00460404" w:rsidRDefault="008E74F7" w:rsidP="00460404">
      <w:r w:rsidRPr="00E27D95">
        <w:t>Kotlin adalah bahasa pemrograman</w:t>
      </w:r>
      <w:r w:rsidR="008B1685">
        <w:t xml:space="preserve"> </w:t>
      </w:r>
      <w:r w:rsidR="008B1685" w:rsidRPr="008B1685">
        <w:rPr>
          <w:i/>
          <w:iCs/>
        </w:rPr>
        <w:t>cross-platform</w:t>
      </w:r>
      <w:r w:rsidRPr="00E27D95">
        <w:t xml:space="preserve"> </w:t>
      </w:r>
      <w:r w:rsidR="008B1685">
        <w:t xml:space="preserve">tingkat tinggi yang </w:t>
      </w:r>
      <w:r w:rsidRPr="00640D64">
        <w:rPr>
          <w:i/>
          <w:iCs/>
        </w:rPr>
        <w:t>open source</w:t>
      </w:r>
      <w:r w:rsidR="000A2032">
        <w:t xml:space="preserve">, </w:t>
      </w:r>
      <w:r w:rsidR="000A2032" w:rsidRPr="000A2032">
        <w:rPr>
          <w:i/>
          <w:iCs/>
        </w:rPr>
        <w:t>statically typed</w:t>
      </w:r>
      <w:r w:rsidR="000A2032" w:rsidRPr="000A2032">
        <w:t>,</w:t>
      </w:r>
      <w:r w:rsidRPr="00E27D95">
        <w:t xml:space="preserve"> </w:t>
      </w:r>
      <w:r w:rsidR="00460404">
        <w:t xml:space="preserve"> dan </w:t>
      </w:r>
      <w:r w:rsidR="008B1685">
        <w:t xml:space="preserve">juga didesain sebagai </w:t>
      </w:r>
      <w:r w:rsidR="008B1685" w:rsidRPr="008B1685">
        <w:rPr>
          <w:i/>
          <w:iCs/>
        </w:rPr>
        <w:t>general-purpose</w:t>
      </w:r>
      <w:r w:rsidR="008B1685">
        <w:t xml:space="preserve"> </w:t>
      </w:r>
      <w:r w:rsidR="008B1685" w:rsidRPr="008B1685">
        <w:rPr>
          <w:i/>
          <w:iCs/>
        </w:rPr>
        <w:t>programming language</w:t>
      </w:r>
      <w:r w:rsidR="008B1685">
        <w:t xml:space="preserve"> dengan</w:t>
      </w:r>
      <w:r w:rsidRPr="00E27D95">
        <w:t xml:space="preserve"> </w:t>
      </w:r>
      <w:r w:rsidR="008B1685">
        <w:t xml:space="preserve">inferensi tipe. Kotlin dapat digunakan dengan berbagai macam paradigma pemrograman seperti </w:t>
      </w:r>
      <w:r w:rsidRPr="00E27D95">
        <w:t>pemrograman berorientasi objek</w:t>
      </w:r>
      <w:r w:rsidR="006A4C1A">
        <w:t>,</w:t>
      </w:r>
      <w:r w:rsidRPr="00E27D95">
        <w:t xml:space="preserve"> fungsional</w:t>
      </w:r>
      <w:r w:rsidR="006A4C1A">
        <w:t xml:space="preserve">, dan </w:t>
      </w:r>
      <w:r w:rsidR="006A4C1A" w:rsidRPr="006A4C1A">
        <w:rPr>
          <w:i/>
          <w:iCs/>
        </w:rPr>
        <w:t>imperative</w:t>
      </w:r>
      <w:r w:rsidR="00EE727E">
        <w:t xml:space="preserve">. </w:t>
      </w:r>
      <w:r w:rsidRPr="00E27D95">
        <w:t xml:space="preserve">Kotlin termasuk </w:t>
      </w:r>
      <w:r w:rsidRPr="00E27D95">
        <w:rPr>
          <w:i/>
          <w:iCs/>
        </w:rPr>
        <w:t xml:space="preserve">compiled </w:t>
      </w:r>
      <w:r w:rsidR="006A4C1A">
        <w:rPr>
          <w:i/>
          <w:iCs/>
        </w:rPr>
        <w:t xml:space="preserve">programming </w:t>
      </w:r>
      <w:r w:rsidR="006A4C1A" w:rsidRPr="006A4C1A">
        <w:rPr>
          <w:i/>
          <w:iCs/>
        </w:rPr>
        <w:t>language</w:t>
      </w:r>
      <w:r w:rsidR="006A4C1A">
        <w:t xml:space="preserve"> sehingga </w:t>
      </w:r>
      <w:r w:rsidRPr="00E27D95">
        <w:t xml:space="preserve">memerlukan proses kompilasi sebelum </w:t>
      </w:r>
      <w:r w:rsidR="006A4C1A">
        <w:t xml:space="preserve">dapat </w:t>
      </w:r>
      <w:r w:rsidRPr="00E27D95">
        <w:t xml:space="preserve">dijalankan. </w:t>
      </w:r>
      <w:r w:rsidR="00B85317">
        <w:t xml:space="preserve">Kotlin dapat dikompilasikan menjadi </w:t>
      </w:r>
      <w:r w:rsidR="00B85317" w:rsidRPr="000E3536">
        <w:rPr>
          <w:i/>
          <w:iCs/>
        </w:rPr>
        <w:t>bytecode</w:t>
      </w:r>
      <w:r w:rsidR="00B85317">
        <w:t xml:space="preserve"> </w:t>
      </w:r>
      <w:r w:rsidR="000E3536">
        <w:t xml:space="preserve">Java sehingga dapat berjalan pada </w:t>
      </w:r>
      <w:r w:rsidR="000E3536" w:rsidRPr="000E3536">
        <w:rPr>
          <w:i/>
          <w:iCs/>
        </w:rPr>
        <w:t>Java Virtual Machine</w:t>
      </w:r>
      <w:r w:rsidR="000E3536">
        <w:t xml:space="preserve"> (JVM)</w:t>
      </w:r>
      <w:r w:rsidR="00C03471">
        <w:t>. Dikarenakan hal tersebut,</w:t>
      </w:r>
      <w:r w:rsidRPr="00E27D95">
        <w:t xml:space="preserve"> </w:t>
      </w:r>
      <w:r w:rsidR="00C03471">
        <w:t>i</w:t>
      </w:r>
      <w:r w:rsidRPr="00E27D95">
        <w:t xml:space="preserve">nteroperabilitas </w:t>
      </w:r>
      <w:r w:rsidR="00C03471">
        <w:t>Kotlin terhadap Jawa sangatlah tinggi,</w:t>
      </w:r>
      <w:r w:rsidRPr="00E27D95">
        <w:t xml:space="preserve"> sehingga kode java dapat </w:t>
      </w:r>
      <w:r w:rsidR="00C03471">
        <w:t>dengan mudah digunakan</w:t>
      </w:r>
      <w:r w:rsidRPr="00E27D95">
        <w:t xml:space="preserve"> </w:t>
      </w:r>
      <w:r w:rsidR="00C03471">
        <w:t xml:space="preserve">dan dijalankan bersamaan </w:t>
      </w:r>
      <w:r w:rsidRPr="00E27D95">
        <w:t>dengan kode kotli</w:t>
      </w:r>
      <w:r w:rsidR="00C03471">
        <w:t>n</w:t>
      </w:r>
      <w:r w:rsidR="00EE727E">
        <w:t xml:space="preserve"> </w:t>
      </w:r>
      <w:r w:rsidR="00460404">
        <w:t xml:space="preserve">di dalam satu proyek yang sama </w:t>
      </w:r>
      <w:r w:rsidR="00EE727E">
        <w:t>[17]</w:t>
      </w:r>
      <w:r w:rsidRPr="00E27D95">
        <w:t xml:space="preserve">. </w:t>
      </w:r>
    </w:p>
    <w:p w14:paraId="4D68BF35" w14:textId="121CBA11" w:rsidR="008E74F7" w:rsidRPr="00605630" w:rsidRDefault="00C03471" w:rsidP="00460404">
      <w:r>
        <w:t xml:space="preserve">Selain JVM, kotlin juga menargetkan beberapa platform lain seperti Web ketika kode kotlin dikompilasikan menjadi </w:t>
      </w:r>
      <w:r w:rsidR="000E3536" w:rsidRPr="00B85317">
        <w:t>WebAssembly</w:t>
      </w:r>
      <w:r w:rsidR="000E3536">
        <w:t xml:space="preserve"> (Wasm)</w:t>
      </w:r>
      <w:r>
        <w:t xml:space="preserve"> dan juga Android dengan tingkat adopsi oleh professional Android developers mencapai lebih dari 50%. Selain itu, kotlin juga dapat dikompilasikan menjadi </w:t>
      </w:r>
      <w:r w:rsidR="00605630" w:rsidRPr="00605630">
        <w:t>native binaries</w:t>
      </w:r>
      <w:r w:rsidR="00605630">
        <w:t xml:space="preserve"> sehingga dapat dijalankan tanpa menggunakan </w:t>
      </w:r>
      <w:r w:rsidR="00605630" w:rsidRPr="00605630">
        <w:rPr>
          <w:i/>
          <w:iCs/>
        </w:rPr>
        <w:t>virtual machine</w:t>
      </w:r>
      <w:r w:rsidR="00605630">
        <w:rPr>
          <w:i/>
          <w:iCs/>
        </w:rPr>
        <w:t xml:space="preserve"> </w:t>
      </w:r>
      <w:r w:rsidR="00605630">
        <w:t xml:space="preserve">sehingga kode kotlin dapat dijalankan untuk </w:t>
      </w:r>
      <w:r w:rsidR="00605630" w:rsidRPr="00605630">
        <w:t xml:space="preserve">platform di mana mesin virtual tidak diinginkan atau </w:t>
      </w:r>
      <w:r w:rsidR="00605630">
        <w:t xml:space="preserve">dimungkinkan, seperti pada iOS dan </w:t>
      </w:r>
      <w:r w:rsidR="00605630" w:rsidRPr="00605630">
        <w:rPr>
          <w:i/>
          <w:iCs/>
        </w:rPr>
        <w:t>embedded devices</w:t>
      </w:r>
      <w:r w:rsidR="00EE727E">
        <w:t>.</w:t>
      </w:r>
      <w:r w:rsidR="00605630">
        <w:t xml:space="preserve"> Terakhir,</w:t>
      </w:r>
      <w:r w:rsidR="00EE727E">
        <w:t xml:space="preserve"> kode Kotlin juga dapat ditransplasikan menjadi kode JavaScript [17].</w:t>
      </w:r>
    </w:p>
    <w:p w14:paraId="576EAC7B" w14:textId="3C57DF42" w:rsidR="008E74F7" w:rsidRDefault="00EE727E" w:rsidP="008E74F7">
      <w:r>
        <w:t>Kotlin</w:t>
      </w:r>
      <w:r w:rsidR="009C3916">
        <w:t xml:space="preserve"> secara resmi mengumumkan r</w:t>
      </w:r>
      <w:r w:rsidR="009C3916" w:rsidRPr="009C3916">
        <w:t>ilis</w:t>
      </w:r>
      <w:r w:rsidR="009C3916">
        <w:t xml:space="preserve"> </w:t>
      </w:r>
      <w:r w:rsidR="009C3916" w:rsidRPr="009C3916">
        <w:t>1.0 pertama</w:t>
      </w:r>
      <w:r w:rsidR="009C3916">
        <w:t>nya</w:t>
      </w:r>
      <w:r w:rsidR="009C3916" w:rsidRPr="009C3916">
        <w:t xml:space="preserve"> pada bulan Februari 2016.</w:t>
      </w:r>
      <w:r>
        <w:t xml:space="preserve"> </w:t>
      </w:r>
      <w:r w:rsidR="009C3916">
        <w:t xml:space="preserve">Setahun kemudian, Google mengumumkan Kotlin sebagai </w:t>
      </w:r>
      <w:r>
        <w:t>bahasa resmi untuk pengembangan aplikasi Android tepatnya pada Google I/O 2017</w:t>
      </w:r>
      <w:r w:rsidR="009C3916">
        <w:t xml:space="preserve"> [</w:t>
      </w:r>
      <w:r w:rsidR="00627BD4">
        <w:t>4</w:t>
      </w:r>
      <w:r w:rsidR="009C3916">
        <w:t>]</w:t>
      </w:r>
      <w:r>
        <w:t>.</w:t>
      </w:r>
      <w:r w:rsidR="009C3916">
        <w:t xml:space="preserve"> </w:t>
      </w:r>
      <w:r>
        <w:t xml:space="preserve">Setelah dua tahun berselang, tepatnya saat Google I/O 2019, </w:t>
      </w:r>
      <w:r w:rsidR="009C3916">
        <w:t xml:space="preserve">Google kemudian mengumumkan bahwa </w:t>
      </w:r>
      <w:r>
        <w:t xml:space="preserve">pengembangan aplikasi mobile android akan menjadi </w:t>
      </w:r>
      <w:r w:rsidRPr="004A37B1">
        <w:rPr>
          <w:i/>
          <w:iCs/>
        </w:rPr>
        <w:t>kotlin-first</w:t>
      </w:r>
      <w:r>
        <w:t>, hal ini berarti Kotlin akan menjadi pilihan pertama Google dalam mengembangkan alat dan konten pengembangan aplikasi android [5].</w:t>
      </w:r>
      <w:r w:rsidR="00627BD4">
        <w:t xml:space="preserve"> </w:t>
      </w:r>
      <w:r w:rsidR="00460404">
        <w:t xml:space="preserve">Hingga sekarang telah banyak API dan Library pada Android yang menggunakan kotlin </w:t>
      </w:r>
      <w:r w:rsidR="00460404">
        <w:lastRenderedPageBreak/>
        <w:t xml:space="preserve">beserta fitur-fiturnya, seperti pada Android KTX [6]. </w:t>
      </w:r>
      <w:r w:rsidR="00460404" w:rsidRPr="00460404">
        <w:t xml:space="preserve">Lebih dari 95% dari seribu aplikasi Android teratas </w:t>
      </w:r>
      <w:r w:rsidR="00460404">
        <w:t xml:space="preserve">telah </w:t>
      </w:r>
      <w:r w:rsidR="00460404" w:rsidRPr="00460404">
        <w:t>menggunakan Kotlin</w:t>
      </w:r>
      <w:r w:rsidR="00460404">
        <w:t xml:space="preserve"> [18]</w:t>
      </w:r>
      <w:r w:rsidR="00460404" w:rsidRPr="00460404">
        <w:t>.</w:t>
      </w:r>
    </w:p>
    <w:p w14:paraId="3D0B23C6" w14:textId="77777777" w:rsidR="00460404" w:rsidRPr="008E74F7" w:rsidRDefault="00460404" w:rsidP="008E74F7"/>
    <w:p w14:paraId="03C12A3C" w14:textId="3CD1AEBC" w:rsidR="00396421" w:rsidRDefault="00396421" w:rsidP="00396421">
      <w:pPr>
        <w:pStyle w:val="Judul2"/>
      </w:pPr>
      <w:r>
        <w:t xml:space="preserve"> </w:t>
      </w:r>
      <w:bookmarkStart w:id="6" w:name="_Toc170908827"/>
      <w:r>
        <w:t>Kotlin Data Class</w:t>
      </w:r>
      <w:bookmarkEnd w:id="6"/>
    </w:p>
    <w:p w14:paraId="0DE68133" w14:textId="1AB63421" w:rsidR="00447638" w:rsidRDefault="00311F00" w:rsidP="008E74F7">
      <w:r>
        <w:t xml:space="preserve">Kotlin menyediakan sebuah class khusus untuk mempertahankan data, class khusus ini bernama data class. Data Class sendiri ditandai dengan adanya keyword “data” sebelum keyword “class”. </w:t>
      </w:r>
      <w:r w:rsidR="008349EA">
        <w:t xml:space="preserve">Berbeda dengan kelas biasa, Data Class pada Kotlin tidak dapat dibuat </w:t>
      </w:r>
      <w:r w:rsidR="008349EA" w:rsidRPr="008349EA">
        <w:rPr>
          <w:i/>
          <w:iCs/>
        </w:rPr>
        <w:t>abstract</w:t>
      </w:r>
      <w:r w:rsidR="008349EA" w:rsidRPr="008349EA">
        <w:t xml:space="preserve">, </w:t>
      </w:r>
      <w:r w:rsidR="008349EA" w:rsidRPr="008349EA">
        <w:rPr>
          <w:i/>
          <w:iCs/>
        </w:rPr>
        <w:t>open</w:t>
      </w:r>
      <w:r w:rsidR="008349EA" w:rsidRPr="008349EA">
        <w:t xml:space="preserve">, </w:t>
      </w:r>
      <w:r w:rsidR="008349EA" w:rsidRPr="008349EA">
        <w:rPr>
          <w:i/>
          <w:iCs/>
        </w:rPr>
        <w:t>sealed</w:t>
      </w:r>
      <w:r w:rsidR="008349EA" w:rsidRPr="008349EA">
        <w:t xml:space="preserve">, </w:t>
      </w:r>
      <w:r w:rsidR="008349EA">
        <w:t xml:space="preserve">maupun </w:t>
      </w:r>
      <w:r w:rsidR="008349EA" w:rsidRPr="008349EA">
        <w:rPr>
          <w:i/>
          <w:iCs/>
        </w:rPr>
        <w:t>inner</w:t>
      </w:r>
      <w:r w:rsidR="008349EA" w:rsidRPr="008349EA">
        <w:t>.</w:t>
      </w:r>
      <w:r w:rsidR="008349EA">
        <w:t xml:space="preserve"> </w:t>
      </w:r>
      <w:r>
        <w:t xml:space="preserve">Perbedaan lainnya adalah property pada Kotlin Data Class dideklarasikan lewat constructor. Untuk setiap property, Kotlin Data Class akan menambahkan beberapa </w:t>
      </w:r>
      <w:r w:rsidRPr="00311F00">
        <w:t>member functions</w:t>
      </w:r>
      <w:r>
        <w:t>, seperti fungsi copy, equals, componentN, dan toString.</w:t>
      </w:r>
      <w:r w:rsidR="008349EA">
        <w:t xml:space="preserve"> Hal tersebut memungkinkan Data Class untuk mengurangi potensi kode boilerplate dituliskan</w:t>
      </w:r>
      <w:r w:rsidR="00906096">
        <w:t xml:space="preserve"> [11]</w:t>
      </w:r>
      <w:r w:rsidR="008349EA">
        <w:t xml:space="preserve">. </w:t>
      </w:r>
      <w:r w:rsidR="00447638">
        <w:t>Berikut adalah contoh sederhana</w:t>
      </w:r>
      <w:r w:rsidR="00C45DDA">
        <w:t xml:space="preserve"> penulisan</w:t>
      </w:r>
      <w:r w:rsidR="00447638">
        <w:t xml:space="preserve"> Kotlin Data Class</w:t>
      </w:r>
      <w:r w:rsidR="00C45DDA">
        <w:t xml:space="preserve"> bernama “</w:t>
      </w:r>
      <w:r w:rsidR="00D40C09">
        <w:t>Example</w:t>
      </w:r>
      <w:r w:rsidR="00C45DDA">
        <w:t>”</w:t>
      </w:r>
      <w:r w:rsidR="00447638">
        <w:t>:</w:t>
      </w:r>
    </w:p>
    <w:bookmarkStart w:id="7" w:name="_MON_1781855544"/>
    <w:bookmarkEnd w:id="7"/>
    <w:p w14:paraId="7A0D9F39" w14:textId="2C682641" w:rsidR="00906096" w:rsidRDefault="00C36FEA" w:rsidP="00C45DDA">
      <w:pPr>
        <w:ind w:firstLine="0"/>
      </w:pPr>
      <w:r>
        <w:object w:dxaOrig="7937" w:dyaOrig="2243" w14:anchorId="5AD75A8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6.4pt;height:112pt" o:ole="">
            <v:imagedata r:id="rId14" o:title=""/>
          </v:shape>
          <o:OLEObject Type="Embed" ProgID="Word.OpenDocumentText.12" ShapeID="_x0000_i1025" DrawAspect="Content" ObjectID="_1782239609" r:id="rId15"/>
        </w:object>
      </w:r>
      <w:r w:rsidR="00447638">
        <w:t xml:space="preserve"> </w:t>
      </w:r>
    </w:p>
    <w:p w14:paraId="201275A5" w14:textId="77777777" w:rsidR="00C45DDA" w:rsidRPr="008E74F7" w:rsidRDefault="00C45DDA" w:rsidP="00906096"/>
    <w:p w14:paraId="247DE7A9" w14:textId="3D65DC5D" w:rsidR="00396421" w:rsidRDefault="00396421" w:rsidP="00396421">
      <w:pPr>
        <w:pStyle w:val="Judul2"/>
      </w:pPr>
      <w:r>
        <w:t xml:space="preserve"> </w:t>
      </w:r>
      <w:bookmarkStart w:id="8" w:name="_Toc170908828"/>
      <w:r>
        <w:t>Protocol Buffers</w:t>
      </w:r>
      <w:bookmarkEnd w:id="8"/>
    </w:p>
    <w:p w14:paraId="6C185A65" w14:textId="77777777" w:rsidR="00D40C09" w:rsidRDefault="00C45DDA" w:rsidP="00C45DDA">
      <w:r>
        <w:t xml:space="preserve">Protocol Buffers atau yang juga dapat disingkat dengan protobuf, merupakan mekanisme yang dapat diekstensi untuk membuat serialisasi data terstruktur yang </w:t>
      </w:r>
      <w:r w:rsidRPr="00D86C59">
        <w:rPr>
          <w:i/>
          <w:iCs/>
        </w:rPr>
        <w:t>language-ne</w:t>
      </w:r>
      <w:r w:rsidR="007605E0">
        <w:rPr>
          <w:i/>
          <w:iCs/>
        </w:rPr>
        <w:t>u</w:t>
      </w:r>
      <w:r w:rsidRPr="00D86C59">
        <w:rPr>
          <w:i/>
          <w:iCs/>
        </w:rPr>
        <w:t>tral</w:t>
      </w:r>
      <w:r>
        <w:t xml:space="preserve"> dan </w:t>
      </w:r>
      <w:r w:rsidRPr="00D86C59">
        <w:rPr>
          <w:i/>
          <w:iCs/>
        </w:rPr>
        <w:t>platform-ne</w:t>
      </w:r>
      <w:r w:rsidR="007605E0">
        <w:rPr>
          <w:i/>
          <w:iCs/>
        </w:rPr>
        <w:t>u</w:t>
      </w:r>
      <w:r w:rsidRPr="00D86C59">
        <w:rPr>
          <w:i/>
          <w:iCs/>
        </w:rPr>
        <w:t>tral</w:t>
      </w:r>
      <w:r>
        <w:t>.</w:t>
      </w:r>
      <w:r w:rsidR="00512A8F">
        <w:t xml:space="preserve"> Protobuf sendiri dikembangkan oleh Google untuk kebutuhan internal mereka sejak tahun 2001, kemudian Google mempublikasikan protobuf melalui versi keduanya</w:t>
      </w:r>
      <w:r w:rsidR="00655FD7">
        <w:t xml:space="preserve"> yaitu proto2. Pada versi tersebut </w:t>
      </w:r>
      <w:r w:rsidR="00655FD7" w:rsidRPr="00655FD7">
        <w:t>kode</w:t>
      </w:r>
      <w:r w:rsidR="00655FD7">
        <w:t>-kode dalam Protocol Buffers</w:t>
      </w:r>
      <w:r w:rsidR="00655FD7" w:rsidRPr="00655FD7">
        <w:t xml:space="preserve"> telah dibersihkan dan tidak memiliki ketergantungan apa pun pada </w:t>
      </w:r>
      <w:r w:rsidR="00655FD7">
        <w:t xml:space="preserve">library </w:t>
      </w:r>
      <w:r w:rsidR="00655FD7" w:rsidRPr="00655FD7">
        <w:t xml:space="preserve">Google yang belum </w:t>
      </w:r>
      <w:r w:rsidR="00655FD7">
        <w:t>open-source</w:t>
      </w:r>
      <w:r w:rsidR="00655FD7" w:rsidRPr="00655FD7">
        <w:t>.</w:t>
      </w:r>
      <w:r w:rsidR="00655FD7">
        <w:t xml:space="preserve"> Hingga saat ini Protocol Buffers mempunyai satu edisi yaitu edisi 2023 dan dua versi yaitu Proto2 dan Proto3.</w:t>
      </w:r>
      <w:r w:rsidR="007605E0">
        <w:t xml:space="preserve"> </w:t>
      </w:r>
    </w:p>
    <w:p w14:paraId="7AD4D486" w14:textId="3E26E172" w:rsidR="00C45DDA" w:rsidRDefault="007605E0" w:rsidP="00C45DDA">
      <w:r>
        <w:lastRenderedPageBreak/>
        <w:t xml:space="preserve">Protobuf sering digunakan </w:t>
      </w:r>
      <w:r w:rsidRPr="003B5F0B">
        <w:t>untuk mendefinisikan protokol komunikasi (bersama dengan gRPC) dan untuk penyimpanan data</w:t>
      </w:r>
      <w:r>
        <w:t xml:space="preserve">. Protobuf sendiri telah </w:t>
      </w:r>
      <w:r w:rsidRPr="007605E0">
        <w:t>digunakan secara luas di</w:t>
      </w:r>
      <w:r>
        <w:t xml:space="preserve"> segala</w:t>
      </w:r>
      <w:r w:rsidRPr="007605E0">
        <w:t xml:space="preserve"> jenis layanan</w:t>
      </w:r>
      <w:r>
        <w:t xml:space="preserve"> dan proyek-proyek milik Google</w:t>
      </w:r>
      <w:r w:rsidR="00D40C09">
        <w:t xml:space="preserve">. Protocol Buffers sendiri terdiri dari </w:t>
      </w:r>
      <w:r w:rsidR="00D40C09" w:rsidRPr="00591B38">
        <w:t>kombinasi bahasa definisi (dibuat dalam file .proto), kode yang dibuat oleh kompiler proto untuk berinteraksi dengan data, pustaka runtime</w:t>
      </w:r>
      <w:r w:rsidR="00D40C09">
        <w:t xml:space="preserve"> yang </w:t>
      </w:r>
      <w:r w:rsidR="00D40C09" w:rsidRPr="00591B38">
        <w:rPr>
          <w:i/>
          <w:iCs/>
        </w:rPr>
        <w:t>language-specific</w:t>
      </w:r>
      <w:r w:rsidR="00D40C09" w:rsidRPr="00591B38">
        <w:t>, format serialisasi untuk data yang ditulis ke file (atau dikirim melalui koneksi jaringan), dan data</w:t>
      </w:r>
      <w:r w:rsidR="00D40C09">
        <w:t xml:space="preserve"> yang</w:t>
      </w:r>
      <w:r w:rsidR="00D40C09" w:rsidRPr="00591B38">
        <w:t xml:space="preserve"> terserialisasi</w:t>
      </w:r>
      <w:r w:rsidR="00D40C09">
        <w:t xml:space="preserve">. File proto yang digunakan sebagai definisi </w:t>
      </w:r>
      <w:r w:rsidR="009C33BA">
        <w:t>memiliki</w:t>
      </w:r>
      <w:r w:rsidR="00D40C09">
        <w:t xml:space="preserve"> ekstensi file “.proto” dan dinamakan menggunakan </w:t>
      </w:r>
      <w:r w:rsidR="00BF35EB">
        <w:t xml:space="preserve">format </w:t>
      </w:r>
      <w:r w:rsidR="00D40C09" w:rsidRPr="00D40C09">
        <w:t>lower_snake_case</w:t>
      </w:r>
      <w:r w:rsidR="00D40C09">
        <w:t>, sehingga contoh</w:t>
      </w:r>
      <w:r w:rsidR="00BF35EB">
        <w:t xml:space="preserve"> penamaan</w:t>
      </w:r>
      <w:r w:rsidR="00D40C09">
        <w:t xml:space="preserve"> file tersebut adalah seperti berikut: </w:t>
      </w:r>
      <w:r w:rsidR="009C33BA">
        <w:t>example_protobuf</w:t>
      </w:r>
      <w:r w:rsidR="00D40C09">
        <w:t>.proto</w:t>
      </w:r>
      <w:r w:rsidR="00D40C09" w:rsidRPr="00D40C09">
        <w:t xml:space="preserve"> </w:t>
      </w:r>
      <w:r>
        <w:t>[10].</w:t>
      </w:r>
    </w:p>
    <w:p w14:paraId="15AADB6C" w14:textId="77777777" w:rsidR="00655FD7" w:rsidRPr="00C45DDA" w:rsidRDefault="00655FD7" w:rsidP="00C45DDA"/>
    <w:p w14:paraId="3E6CF7F7" w14:textId="6C943C86" w:rsidR="009C33BA" w:rsidRDefault="00396421" w:rsidP="00F539C0">
      <w:pPr>
        <w:pStyle w:val="Judul2"/>
      </w:pPr>
      <w:bookmarkStart w:id="9" w:name="_Toc170908829"/>
      <w:r>
        <w:t>Protocol Buffers Message</w:t>
      </w:r>
      <w:bookmarkEnd w:id="9"/>
    </w:p>
    <w:p w14:paraId="0DE2CEFA" w14:textId="2F11355C" w:rsidR="00F539C0" w:rsidRDefault="00D40C09" w:rsidP="00F539C0">
      <w:r>
        <w:t xml:space="preserve">Struktur data pada Protocol Buffers didefinisikan di file-file dengan ekstensi .proto yang dibuat oleh engineer. Pada file tersebut service-service dan message-message didefinisikan. Message inilah yang dijadikan schema untuk memperoleh kode dan runtime library yang lebih </w:t>
      </w:r>
      <w:r w:rsidRPr="00581F18">
        <w:rPr>
          <w:i/>
          <w:iCs/>
        </w:rPr>
        <w:t>language-specific</w:t>
      </w:r>
      <w:r>
        <w:t xml:space="preserve"> sehingga dapat digunakan pada berbagai bahasa dan </w:t>
      </w:r>
      <w:r w:rsidRPr="00581F18">
        <w:rPr>
          <w:i/>
          <w:iCs/>
        </w:rPr>
        <w:t>framework</w:t>
      </w:r>
      <w:r>
        <w:t xml:space="preserve"> pemrograman</w:t>
      </w:r>
      <w:r w:rsidR="009C33BA">
        <w:t>.</w:t>
      </w:r>
      <w:r w:rsidR="00BF35EB">
        <w:t xml:space="preserve"> </w:t>
      </w:r>
      <w:r w:rsidR="00F539C0">
        <w:t xml:space="preserve">Sebuah Protocol Buffer Message adalah serangkaian pasangan key-value. Versi biner dari message akan menggunakan field’s number tersebut sebagai key, nama dan tipe yang terdeklarasi pada setiap field hanya dapat ditentukan pada saat decoding dengan merujuk pada message type’s definition (yaitu file .proto). ketika sebuah message di encode, setiap pasangan key-value </w:t>
      </w:r>
      <w:r w:rsidR="00F539C0" w:rsidRPr="00F539C0">
        <w:t>diubah menjadi sebuah</w:t>
      </w:r>
      <w:r w:rsidR="00F539C0">
        <w:t xml:space="preserve"> catatan yang terdiri dari field number, wire type, dan payload</w:t>
      </w:r>
      <w:r w:rsidR="0093456D">
        <w:t xml:space="preserve"> [10]</w:t>
      </w:r>
      <w:r w:rsidR="00F539C0">
        <w:t>.</w:t>
      </w:r>
    </w:p>
    <w:p w14:paraId="62E80A70" w14:textId="512B0EAE" w:rsidR="008A03C4" w:rsidRDefault="008A03C4" w:rsidP="00522B11"/>
    <w:p w14:paraId="06A17974" w14:textId="24086100" w:rsidR="007605E0" w:rsidRDefault="00BF35EB" w:rsidP="008A03C4">
      <w:r>
        <w:t xml:space="preserve">Nama message pada protobuf ditulis menggunakan format PascalCase atau UpperCamelCase. Di dalam message </w:t>
      </w:r>
      <w:r w:rsidR="00522B11">
        <w:t>dapat terdapat field-field dan atau message-message lainnya.</w:t>
      </w:r>
      <w:r w:rsidR="008A03C4">
        <w:t xml:space="preserve"> </w:t>
      </w:r>
      <w:r w:rsidR="00522B11">
        <w:t xml:space="preserve">Field pada protobuf ditulis menggunakan format </w:t>
      </w:r>
      <w:r w:rsidR="00522B11" w:rsidRPr="00D40C09">
        <w:t>lower_snake_case</w:t>
      </w:r>
      <w:r w:rsidR="00522B11">
        <w:t xml:space="preserve">, setiap field memiliki field type dan juga field number, dengan field number pada setiap field didalam message yang sama haruslah bersifat unik. Field type dapat berupa scalar type seperti </w:t>
      </w:r>
      <w:r w:rsidR="00E719E9">
        <w:t xml:space="preserve">integer dan string, juga dapat berupa </w:t>
      </w:r>
      <w:r w:rsidR="00E719E9">
        <w:lastRenderedPageBreak/>
        <w:t>enumeration atau juga dapat menjadikan Message lainnya sebagai field type</w:t>
      </w:r>
      <w:r w:rsidR="0093456D">
        <w:t xml:space="preserve"> [10]</w:t>
      </w:r>
      <w:r w:rsidR="00E719E9">
        <w:t>.</w:t>
      </w:r>
      <w:r w:rsidR="00F539C0">
        <w:t xml:space="preserve"> Berikut adalah contoh sederhana penulisan sebuah message bernama “Example” yang terdapat pada .proto file :</w:t>
      </w:r>
    </w:p>
    <w:bookmarkStart w:id="10" w:name="_MON_1781888369"/>
    <w:bookmarkEnd w:id="10"/>
    <w:p w14:paraId="441D04DD" w14:textId="14ECE0BC" w:rsidR="00F539C0" w:rsidRDefault="00F539C0" w:rsidP="00F539C0">
      <w:pPr>
        <w:ind w:firstLine="0"/>
      </w:pPr>
      <w:r>
        <w:object w:dxaOrig="7937" w:dyaOrig="1230" w14:anchorId="7F97D898">
          <v:shape id="_x0000_i1026" type="#_x0000_t75" style="width:396.4pt;height:62pt" o:ole="">
            <v:imagedata r:id="rId16" o:title=""/>
          </v:shape>
          <o:OLEObject Type="Embed" ProgID="Word.OpenDocumentText.12" ShapeID="_x0000_i1026" DrawAspect="Content" ObjectID="_1782239610" r:id="rId17"/>
        </w:object>
      </w:r>
    </w:p>
    <w:p w14:paraId="5EFE5111" w14:textId="77777777" w:rsidR="00F539C0" w:rsidRPr="007605E0" w:rsidRDefault="00F539C0" w:rsidP="008A03C4"/>
    <w:p w14:paraId="4F67E81B" w14:textId="44C0857D" w:rsidR="00F97FA7" w:rsidRDefault="00396421" w:rsidP="00F97FA7">
      <w:pPr>
        <w:pStyle w:val="Judul2"/>
      </w:pPr>
      <w:r>
        <w:t xml:space="preserve"> </w:t>
      </w:r>
      <w:bookmarkStart w:id="11" w:name="_Toc170908830"/>
      <w:r>
        <w:t>Plugin</w:t>
      </w:r>
      <w:bookmarkEnd w:id="11"/>
    </w:p>
    <w:p w14:paraId="640368D8" w14:textId="06A07E12" w:rsidR="00770764" w:rsidRPr="00C36FEA" w:rsidRDefault="00770764" w:rsidP="006D67BB">
      <w:r w:rsidRPr="00770764">
        <w:rPr>
          <w:i/>
          <w:iCs/>
        </w:rPr>
        <w:t>Plugin</w:t>
      </w:r>
      <w:r w:rsidRPr="00770764">
        <w:t xml:space="preserve"> adalah sebuah program komputer yang dibuat untuk menambahkan suatu fungsionalitas tertentu kedalam program atau </w:t>
      </w:r>
      <w:r w:rsidRPr="00770764">
        <w:rPr>
          <w:i/>
          <w:iCs/>
        </w:rPr>
        <w:t>software</w:t>
      </w:r>
      <w:r w:rsidRPr="00770764">
        <w:t xml:space="preserve"> utama. Istilah-istilah lain yang sering dipakai sebagai padanan kata plugin adalah </w:t>
      </w:r>
      <w:r w:rsidRPr="00770764">
        <w:rPr>
          <w:i/>
          <w:iCs/>
        </w:rPr>
        <w:t>add-on</w:t>
      </w:r>
      <w:r w:rsidRPr="00770764">
        <w:t xml:space="preserve"> dan </w:t>
      </w:r>
      <w:r w:rsidRPr="00770764">
        <w:rPr>
          <w:i/>
          <w:iCs/>
        </w:rPr>
        <w:t>extension</w:t>
      </w:r>
      <w:r w:rsidRPr="00770764">
        <w:t>. Keuntungan dari menggunakan plugin adalah ketidakharusan untuk memodifikasi program utama ketika ingin menambahkan fitur ataupun fungsionalitas baru yang biasanya bersifat opsional.</w:t>
      </w:r>
      <w:r>
        <w:t xml:space="preserve"> Contoh </w:t>
      </w:r>
      <w:r w:rsidRPr="006D67BB">
        <w:rPr>
          <w:i/>
          <w:iCs/>
        </w:rPr>
        <w:t>plugin</w:t>
      </w:r>
      <w:r>
        <w:t xml:space="preserve"> yang saat ini telah banyak digunakan adalah </w:t>
      </w:r>
      <w:r w:rsidRPr="006D67BB">
        <w:rPr>
          <w:i/>
          <w:iCs/>
        </w:rPr>
        <w:t>plugin</w:t>
      </w:r>
      <w:r>
        <w:t xml:space="preserve"> Google Translate yang dipublish melalui </w:t>
      </w:r>
      <w:r w:rsidR="006D67BB">
        <w:t>C</w:t>
      </w:r>
      <w:r>
        <w:t xml:space="preserve">hrome </w:t>
      </w:r>
      <w:r w:rsidR="006D67BB">
        <w:t>W</w:t>
      </w:r>
      <w:r>
        <w:t xml:space="preserve">eb </w:t>
      </w:r>
      <w:r w:rsidR="006D67BB">
        <w:t>S</w:t>
      </w:r>
      <w:r>
        <w:t xml:space="preserve">tore dan dapat digunakan pada </w:t>
      </w:r>
      <w:r w:rsidRPr="006D67BB">
        <w:rPr>
          <w:i/>
          <w:iCs/>
        </w:rPr>
        <w:t>web browser</w:t>
      </w:r>
      <w:r>
        <w:t xml:space="preserve"> berbasis </w:t>
      </w:r>
      <w:r w:rsidRPr="006D67BB">
        <w:rPr>
          <w:i/>
          <w:iCs/>
        </w:rPr>
        <w:t>chromium</w:t>
      </w:r>
      <w:r>
        <w:t xml:space="preserve">. </w:t>
      </w:r>
      <w:r w:rsidR="006D67BB">
        <w:t>Tujuan t</w:t>
      </w:r>
      <w:r w:rsidRPr="00E27D95">
        <w:t xml:space="preserve">ugas akhir </w:t>
      </w:r>
      <w:r w:rsidR="006D67BB">
        <w:t xml:space="preserve">ini adalah untuk merancang dan membangun plugin yang dapat dipasang dan dijalankan pada </w:t>
      </w:r>
      <w:r w:rsidR="006D67BB" w:rsidRPr="006D67BB">
        <w:rPr>
          <w:i/>
          <w:iCs/>
        </w:rPr>
        <w:t>IDE</w:t>
      </w:r>
      <w:r w:rsidR="006D67BB">
        <w:t xml:space="preserve"> Intellij IDEA dan Android Studio</w:t>
      </w:r>
      <w:r w:rsidR="0093456D">
        <w:t xml:space="preserve"> [19]</w:t>
      </w:r>
      <w:r w:rsidR="006D67BB">
        <w:t>.</w:t>
      </w:r>
    </w:p>
    <w:p w14:paraId="1A323ED3" w14:textId="77777777" w:rsidR="00F97FA7" w:rsidRDefault="00F97FA7">
      <w:pPr>
        <w:spacing w:after="160" w:line="259" w:lineRule="auto"/>
        <w:ind w:firstLine="0"/>
        <w:jc w:val="left"/>
        <w:rPr>
          <w:rFonts w:eastAsiaTheme="majorEastAsia" w:cstheme="majorBidi"/>
          <w:b/>
          <w:color w:val="auto"/>
          <w:sz w:val="28"/>
          <w:szCs w:val="32"/>
        </w:rPr>
      </w:pPr>
      <w:r>
        <w:br w:type="page"/>
      </w:r>
    </w:p>
    <w:p w14:paraId="41AE13DB" w14:textId="77777777" w:rsidR="00F97FA7" w:rsidRDefault="00F97FA7" w:rsidP="00164F13">
      <w:pPr>
        <w:pStyle w:val="Judul1"/>
        <w:sectPr w:rsidR="00F97FA7" w:rsidSect="00F97FA7">
          <w:headerReference w:type="first" r:id="rId18"/>
          <w:footerReference w:type="first" r:id="rId19"/>
          <w:pgSz w:w="11906" w:h="16838" w:code="9"/>
          <w:pgMar w:top="2268" w:right="1701" w:bottom="1701" w:left="2268" w:header="851" w:footer="851" w:gutter="0"/>
          <w:cols w:space="708"/>
          <w:titlePg/>
          <w:docGrid w:linePitch="360"/>
        </w:sectPr>
      </w:pPr>
    </w:p>
    <w:p w14:paraId="438069E4" w14:textId="31177FA3" w:rsidR="00164F13" w:rsidRDefault="00D56CBE" w:rsidP="00164F13">
      <w:pPr>
        <w:pStyle w:val="Judul1"/>
      </w:pPr>
      <w:bookmarkStart w:id="12" w:name="_Toc170908831"/>
      <w:r>
        <w:lastRenderedPageBreak/>
        <w:br/>
      </w:r>
      <w:r w:rsidR="00164F13">
        <w:t>METODE PENGEMBANGAN SISTEM</w:t>
      </w:r>
      <w:bookmarkEnd w:id="12"/>
    </w:p>
    <w:p w14:paraId="6E540F23" w14:textId="242AF986" w:rsidR="00396421" w:rsidRDefault="008E74F7" w:rsidP="00396421">
      <w:pPr>
        <w:pStyle w:val="Judul2"/>
      </w:pPr>
      <w:bookmarkStart w:id="13" w:name="_Toc170908832"/>
      <w:r>
        <w:t>Alat</w:t>
      </w:r>
      <w:r w:rsidR="00396421">
        <w:t xml:space="preserve"> dan </w:t>
      </w:r>
      <w:bookmarkEnd w:id="13"/>
      <w:r>
        <w:t>Bahan</w:t>
      </w:r>
    </w:p>
    <w:p w14:paraId="380851C0" w14:textId="77777777" w:rsidR="009634E6" w:rsidRDefault="008E74F7" w:rsidP="009634E6">
      <w:r>
        <w:t>Dalam rancang bangun “</w:t>
      </w:r>
      <w:r w:rsidRPr="008E74F7">
        <w:t>A</w:t>
      </w:r>
      <w:r>
        <w:t>lat</w:t>
      </w:r>
      <w:r w:rsidRPr="008E74F7">
        <w:t xml:space="preserve"> P</w:t>
      </w:r>
      <w:r>
        <w:t xml:space="preserve">engubah </w:t>
      </w:r>
      <w:r w:rsidRPr="008E74F7">
        <w:t>K</w:t>
      </w:r>
      <w:r>
        <w:t xml:space="preserve">otlin </w:t>
      </w:r>
      <w:r w:rsidRPr="008E74F7">
        <w:t>D</w:t>
      </w:r>
      <w:r>
        <w:t xml:space="preserve">ata </w:t>
      </w:r>
      <w:r w:rsidRPr="008E74F7">
        <w:t>C</w:t>
      </w:r>
      <w:r>
        <w:t>lass k</w:t>
      </w:r>
      <w:r w:rsidRPr="008E74F7">
        <w:t>e P</w:t>
      </w:r>
      <w:r>
        <w:t xml:space="preserve">rotocol </w:t>
      </w:r>
      <w:r w:rsidRPr="008E74F7">
        <w:t>B</w:t>
      </w:r>
      <w:r>
        <w:t xml:space="preserve">uffers </w:t>
      </w:r>
      <w:r w:rsidRPr="008E74F7">
        <w:t>M</w:t>
      </w:r>
      <w:r>
        <w:t xml:space="preserve">essage”, berbagai alat dan bahan digunakan untuk memastikan perancangan dan pembangunan dilakukan dengan optimal. </w:t>
      </w:r>
      <w:r w:rsidR="00092AF3">
        <w:t>Alat dan bahan tersebut dibagi menjadi dua jenis yaitu, perangkat keras (</w:t>
      </w:r>
      <w:r w:rsidR="00092AF3" w:rsidRPr="00092AF3">
        <w:rPr>
          <w:i/>
          <w:iCs/>
        </w:rPr>
        <w:t>hardware</w:t>
      </w:r>
      <w:r w:rsidR="00092AF3">
        <w:t>) dan perangkat lunak (</w:t>
      </w:r>
      <w:r w:rsidR="00092AF3" w:rsidRPr="00092AF3">
        <w:rPr>
          <w:i/>
          <w:iCs/>
        </w:rPr>
        <w:t>software</w:t>
      </w:r>
      <w:r w:rsidR="00092AF3">
        <w:t xml:space="preserve">) dengan </w:t>
      </w:r>
      <w:r>
        <w:t xml:space="preserve">rincian </w:t>
      </w:r>
      <w:r w:rsidR="00092AF3">
        <w:t>sebagai berikut</w:t>
      </w:r>
      <w:r>
        <w:t>:</w:t>
      </w:r>
    </w:p>
    <w:p w14:paraId="252F5E24" w14:textId="79A0CE00" w:rsidR="00092AF3" w:rsidRPr="009634E6" w:rsidRDefault="008E74F7" w:rsidP="00834F59">
      <w:pPr>
        <w:pStyle w:val="DaftarParagraf"/>
        <w:numPr>
          <w:ilvl w:val="0"/>
          <w:numId w:val="8"/>
        </w:numPr>
        <w:spacing w:line="360" w:lineRule="auto"/>
        <w:ind w:left="851" w:hanging="284"/>
      </w:pPr>
      <w:r w:rsidRPr="009634E6">
        <w:rPr>
          <w:rFonts w:eastAsia="Arial"/>
        </w:rPr>
        <w:t>Perangkat Keras</w:t>
      </w:r>
      <w:r w:rsidR="00092AF3" w:rsidRPr="009634E6">
        <w:rPr>
          <w:rFonts w:eastAsia="Arial"/>
        </w:rPr>
        <w:t xml:space="preserve"> (</w:t>
      </w:r>
      <w:r w:rsidR="00092AF3" w:rsidRPr="009634E6">
        <w:rPr>
          <w:rFonts w:eastAsia="Arial"/>
          <w:i/>
          <w:iCs/>
        </w:rPr>
        <w:t>hardware</w:t>
      </w:r>
      <w:r w:rsidR="00092AF3" w:rsidRPr="009634E6">
        <w:rPr>
          <w:rFonts w:eastAsia="Arial"/>
        </w:rPr>
        <w:t>)</w:t>
      </w:r>
    </w:p>
    <w:p w14:paraId="71857DBC" w14:textId="2D2F4D83" w:rsidR="00092AF3" w:rsidRDefault="002E0162" w:rsidP="00834F59">
      <w:pPr>
        <w:pStyle w:val="DaftarParagraf"/>
        <w:numPr>
          <w:ilvl w:val="1"/>
          <w:numId w:val="8"/>
        </w:numPr>
        <w:spacing w:line="360" w:lineRule="auto"/>
        <w:ind w:left="1135" w:hanging="284"/>
      </w:pPr>
      <w:r>
        <w:t xml:space="preserve">Laptop Lenovo IdeaPad 3 </w:t>
      </w:r>
      <w:r w:rsidRPr="002E0162">
        <w:t>14IIL05</w:t>
      </w:r>
    </w:p>
    <w:p w14:paraId="219D3A92" w14:textId="5C2BA456" w:rsidR="002E0162" w:rsidRDefault="002E0162" w:rsidP="00834F59">
      <w:pPr>
        <w:pStyle w:val="DaftarParagraf"/>
        <w:ind w:left="1134" w:firstLine="0"/>
      </w:pPr>
      <w:r>
        <w:t>Processor</w:t>
      </w:r>
      <w:r>
        <w:tab/>
        <w:t>Intel(R) Core(TM) i5-1035G1 CPU @1.00GHz</w:t>
      </w:r>
    </w:p>
    <w:p w14:paraId="451FDE9E" w14:textId="1AD56368" w:rsidR="002E0162" w:rsidRDefault="00204387" w:rsidP="00834F59">
      <w:pPr>
        <w:pStyle w:val="DaftarParagraf"/>
        <w:ind w:left="1134" w:firstLine="0"/>
      </w:pPr>
      <w:r>
        <w:t xml:space="preserve">Installed </w:t>
      </w:r>
      <w:r w:rsidR="002E0162">
        <w:t>RAM</w:t>
      </w:r>
      <w:r w:rsidR="002E0162">
        <w:tab/>
      </w:r>
      <w:r>
        <w:t xml:space="preserve"> 4 + 4</w:t>
      </w:r>
      <w:r w:rsidR="002E0162">
        <w:t xml:space="preserve"> </w:t>
      </w:r>
      <w:r>
        <w:t xml:space="preserve">(8,00) </w:t>
      </w:r>
      <w:r w:rsidR="002E0162">
        <w:t xml:space="preserve">GB </w:t>
      </w:r>
      <w:r>
        <w:t>DDR4</w:t>
      </w:r>
    </w:p>
    <w:p w14:paraId="56B41D6F" w14:textId="222DF655" w:rsidR="002E0162" w:rsidRDefault="002E0162" w:rsidP="00834F59">
      <w:pPr>
        <w:pStyle w:val="DaftarParagraf"/>
        <w:ind w:left="1134" w:firstLine="0"/>
      </w:pPr>
      <w:r w:rsidRPr="002E0162">
        <w:t>System type</w:t>
      </w:r>
      <w:r>
        <w:t xml:space="preserve"> </w:t>
      </w:r>
      <w:r w:rsidRPr="002E0162">
        <w:t>64-bit operating system, x64-based processor</w:t>
      </w:r>
    </w:p>
    <w:p w14:paraId="0AF0F09C" w14:textId="431F232F" w:rsidR="002E0162" w:rsidRDefault="002E0162" w:rsidP="00834F59">
      <w:pPr>
        <w:pStyle w:val="DaftarParagraf"/>
        <w:ind w:left="1134" w:firstLine="0"/>
      </w:pPr>
      <w:r>
        <w:t>Storage SSD 512 GB</w:t>
      </w:r>
    </w:p>
    <w:p w14:paraId="4CCFEC13" w14:textId="7A8F7AEC" w:rsidR="00204387" w:rsidRDefault="00204387" w:rsidP="00834F59">
      <w:pPr>
        <w:pStyle w:val="DaftarParagraf"/>
        <w:ind w:left="1134" w:firstLine="0"/>
      </w:pPr>
      <w:r>
        <w:t xml:space="preserve">Discrete GPU NVIDIA GeForce MX330 2GB </w:t>
      </w:r>
      <w:r w:rsidRPr="00204387">
        <w:t>GDDR5</w:t>
      </w:r>
    </w:p>
    <w:p w14:paraId="0773D7E7" w14:textId="77777777" w:rsidR="009634E6" w:rsidRDefault="00204387" w:rsidP="00834F59">
      <w:pPr>
        <w:pStyle w:val="DaftarParagraf"/>
        <w:ind w:left="1134" w:firstLine="0"/>
      </w:pPr>
      <w:r>
        <w:t xml:space="preserve">Screen </w:t>
      </w:r>
      <w:r w:rsidR="0075564A">
        <w:t xml:space="preserve">Resolution </w:t>
      </w:r>
      <w:r w:rsidRPr="00204387">
        <w:t>1920 x 1080</w:t>
      </w:r>
      <w:r w:rsidR="0075564A">
        <w:t>@</w:t>
      </w:r>
      <w:r>
        <w:t>60Hz</w:t>
      </w:r>
    </w:p>
    <w:p w14:paraId="33BD3CB8" w14:textId="77777777" w:rsidR="00834F59" w:rsidRDefault="00834F59" w:rsidP="00834F59">
      <w:pPr>
        <w:pStyle w:val="DaftarParagraf"/>
        <w:ind w:left="1134" w:firstLine="0"/>
      </w:pPr>
    </w:p>
    <w:p w14:paraId="09996515" w14:textId="3845FD9F" w:rsidR="0075564A" w:rsidRPr="0075564A" w:rsidRDefault="008E74F7" w:rsidP="00834F59">
      <w:pPr>
        <w:pStyle w:val="DaftarParagraf"/>
        <w:numPr>
          <w:ilvl w:val="0"/>
          <w:numId w:val="8"/>
        </w:numPr>
        <w:spacing w:line="360" w:lineRule="auto"/>
        <w:ind w:left="851" w:hanging="284"/>
      </w:pPr>
      <w:r w:rsidRPr="0075564A">
        <w:rPr>
          <w:rFonts w:eastAsia="Arial"/>
        </w:rPr>
        <w:t>Spesifikasi Perangkat Lunak</w:t>
      </w:r>
    </w:p>
    <w:p w14:paraId="3363A90D" w14:textId="77777777" w:rsidR="0075564A" w:rsidRPr="0075564A" w:rsidRDefault="008E74F7" w:rsidP="00834F59">
      <w:pPr>
        <w:pStyle w:val="DaftarParagraf"/>
        <w:numPr>
          <w:ilvl w:val="0"/>
          <w:numId w:val="10"/>
        </w:numPr>
        <w:spacing w:line="360" w:lineRule="auto"/>
        <w:ind w:left="1135" w:hanging="284"/>
      </w:pPr>
      <w:r w:rsidRPr="0075564A">
        <w:rPr>
          <w:rFonts w:eastAsia="Arial"/>
        </w:rPr>
        <w:t>Sistem Operasi Windows 1</w:t>
      </w:r>
      <w:r w:rsidR="00092AF3" w:rsidRPr="0075564A">
        <w:rPr>
          <w:rFonts w:eastAsia="Arial"/>
        </w:rPr>
        <w:t>0</w:t>
      </w:r>
      <w:r w:rsidRPr="0075564A">
        <w:rPr>
          <w:rFonts w:eastAsia="Arial"/>
        </w:rPr>
        <w:t xml:space="preserve"> </w:t>
      </w:r>
      <w:r w:rsidR="00092AF3" w:rsidRPr="0075564A">
        <w:rPr>
          <w:rFonts w:eastAsia="Arial"/>
        </w:rPr>
        <w:t>Home Single Language</w:t>
      </w:r>
    </w:p>
    <w:p w14:paraId="2E95BB93" w14:textId="073C6DD5" w:rsidR="0075564A" w:rsidRPr="00F539C0" w:rsidRDefault="008E74F7" w:rsidP="00834F59">
      <w:pPr>
        <w:pStyle w:val="DaftarParagraf"/>
        <w:numPr>
          <w:ilvl w:val="0"/>
          <w:numId w:val="10"/>
        </w:numPr>
        <w:spacing w:line="360" w:lineRule="auto"/>
        <w:ind w:left="1135" w:hanging="284"/>
      </w:pPr>
      <w:r w:rsidRPr="0075564A">
        <w:rPr>
          <w:rFonts w:eastAsia="Arial"/>
        </w:rPr>
        <w:t>Intellij IDEA Community Edition 202</w:t>
      </w:r>
      <w:r w:rsidR="0075564A" w:rsidRPr="0075564A">
        <w:rPr>
          <w:rFonts w:eastAsia="Arial"/>
        </w:rPr>
        <w:t>4</w:t>
      </w:r>
    </w:p>
    <w:p w14:paraId="36E46D62" w14:textId="77777777" w:rsidR="00F539C0" w:rsidRPr="00F539C0" w:rsidRDefault="008E74F7" w:rsidP="00834F59">
      <w:pPr>
        <w:pStyle w:val="DaftarParagraf"/>
        <w:numPr>
          <w:ilvl w:val="0"/>
          <w:numId w:val="10"/>
        </w:numPr>
        <w:spacing w:line="360" w:lineRule="auto"/>
        <w:ind w:left="1135" w:hanging="284"/>
      </w:pPr>
      <w:r w:rsidRPr="00F539C0">
        <w:rPr>
          <w:rFonts w:eastAsia="Arial" w:cs="Times New Roman"/>
          <w:szCs w:val="24"/>
        </w:rPr>
        <w:t xml:space="preserve">Android Studio </w:t>
      </w:r>
      <w:r w:rsidR="0075564A" w:rsidRPr="00F539C0">
        <w:rPr>
          <w:rFonts w:eastAsia="Arial" w:cs="Times New Roman"/>
          <w:szCs w:val="24"/>
        </w:rPr>
        <w:t xml:space="preserve">Jellyfish </w:t>
      </w:r>
      <w:r w:rsidRPr="00F539C0">
        <w:rPr>
          <w:rFonts w:eastAsia="Arial" w:cs="Times New Roman"/>
          <w:szCs w:val="24"/>
        </w:rPr>
        <w:t>2023</w:t>
      </w:r>
    </w:p>
    <w:p w14:paraId="30BC4172" w14:textId="77777777" w:rsidR="00F539C0" w:rsidRPr="00F539C0" w:rsidRDefault="008E74F7" w:rsidP="00834F59">
      <w:pPr>
        <w:pStyle w:val="DaftarParagraf"/>
        <w:numPr>
          <w:ilvl w:val="0"/>
          <w:numId w:val="10"/>
        </w:numPr>
        <w:spacing w:line="360" w:lineRule="auto"/>
        <w:ind w:left="1135" w:hanging="284"/>
      </w:pPr>
      <w:r w:rsidRPr="00F539C0">
        <w:rPr>
          <w:rFonts w:eastAsia="Arial" w:cs="Times New Roman"/>
          <w:szCs w:val="24"/>
        </w:rPr>
        <w:t>Whimsical</w:t>
      </w:r>
    </w:p>
    <w:p w14:paraId="14C0B9EE" w14:textId="1839FA9E" w:rsidR="00F539C0" w:rsidRPr="00F539C0" w:rsidRDefault="00F539C0" w:rsidP="00834F59">
      <w:pPr>
        <w:pStyle w:val="DaftarParagraf"/>
        <w:numPr>
          <w:ilvl w:val="0"/>
          <w:numId w:val="10"/>
        </w:numPr>
        <w:spacing w:line="360" w:lineRule="auto"/>
        <w:ind w:left="1135" w:hanging="284"/>
      </w:pPr>
      <w:r w:rsidRPr="00F539C0">
        <w:rPr>
          <w:rFonts w:eastAsia="Arial" w:cs="Times New Roman"/>
          <w:szCs w:val="24"/>
        </w:rPr>
        <w:t>Pl</w:t>
      </w:r>
      <w:r>
        <w:rPr>
          <w:rFonts w:eastAsia="Arial" w:cs="Times New Roman"/>
          <w:szCs w:val="24"/>
        </w:rPr>
        <w:t>antUML</w:t>
      </w:r>
    </w:p>
    <w:p w14:paraId="6B1C5CB7" w14:textId="77777777" w:rsidR="00F539C0" w:rsidRPr="00F539C0" w:rsidRDefault="00F539C0" w:rsidP="00F539C0"/>
    <w:p w14:paraId="3857D4F9" w14:textId="5641C8EE" w:rsidR="00396421" w:rsidRDefault="00396421" w:rsidP="00396421">
      <w:pPr>
        <w:pStyle w:val="Judul2"/>
      </w:pPr>
      <w:bookmarkStart w:id="14" w:name="_Toc170908833"/>
      <w:r>
        <w:t>Metode Pengembangan</w:t>
      </w:r>
      <w:bookmarkEnd w:id="14"/>
    </w:p>
    <w:p w14:paraId="7AF093ED" w14:textId="6F3389EB" w:rsidR="002168CD" w:rsidRDefault="00694D0C" w:rsidP="002168CD">
      <w:r>
        <w:t>R</w:t>
      </w:r>
      <w:r w:rsidRPr="00E27D95">
        <w:t xml:space="preserve">ancang bangun alat </w:t>
      </w:r>
      <w:r>
        <w:t xml:space="preserve">pengubah Kotlin Data Class ke Protocol Buffers Message menggunakan </w:t>
      </w:r>
      <w:r w:rsidRPr="000E13C2">
        <w:rPr>
          <w:b/>
          <w:bCs/>
        </w:rPr>
        <w:t>Metode Agile Extreme Programming (XP)</w:t>
      </w:r>
      <w:r>
        <w:t xml:space="preserve"> sebagai metode pengembangan</w:t>
      </w:r>
      <w:r w:rsidRPr="00E27D95">
        <w:t>.</w:t>
      </w:r>
      <w:r>
        <w:t xml:space="preserve"> </w:t>
      </w:r>
      <w:r w:rsidR="0045335F">
        <w:t>Metode ini</w:t>
      </w:r>
      <w:r w:rsidR="00FB1630">
        <w:t xml:space="preserve"> membawa praktik pemrograman tradisional ke tingkat ekstrem, </w:t>
      </w:r>
      <w:r w:rsidR="00485F0A">
        <w:t xml:space="preserve">dimana </w:t>
      </w:r>
      <w:r w:rsidR="00485F0A" w:rsidRPr="00485F0A">
        <w:t xml:space="preserve">langkah-langkah pendukung </w:t>
      </w:r>
      <w:r w:rsidR="00485F0A">
        <w:t xml:space="preserve">akan diminimalkan </w:t>
      </w:r>
      <w:r w:rsidR="00485F0A" w:rsidRPr="00485F0A">
        <w:t xml:space="preserve">yang berarti kebutuhan untuk membuat dokumentasi dan </w:t>
      </w:r>
      <w:r w:rsidR="00485F0A" w:rsidRPr="00485F0A">
        <w:rPr>
          <w:i/>
          <w:iCs/>
        </w:rPr>
        <w:t>project requirements</w:t>
      </w:r>
      <w:r w:rsidR="00485F0A" w:rsidRPr="00485F0A">
        <w:t xml:space="preserve"> tidak </w:t>
      </w:r>
      <w:r w:rsidR="00485F0A">
        <w:t xml:space="preserve">terlalu </w:t>
      </w:r>
      <w:r w:rsidR="00485F0A" w:rsidRPr="00485F0A">
        <w:t>diperlukan</w:t>
      </w:r>
      <w:r w:rsidR="00026FD7">
        <w:t>. Metode ini cocok untuk diterapkan pada pengembangan yang memiliki</w:t>
      </w:r>
      <w:r w:rsidR="00FB1630">
        <w:t xml:space="preserve"> tim-tim kecil dan sangat berorientasi pada tim</w:t>
      </w:r>
      <w:r w:rsidR="00026FD7">
        <w:t>.</w:t>
      </w:r>
      <w:r w:rsidR="00485F0A">
        <w:t xml:space="preserve"> Keuntungan yang </w:t>
      </w:r>
      <w:r w:rsidR="00485F0A">
        <w:lastRenderedPageBreak/>
        <w:t xml:space="preserve">didapatkan saat menggunakan metode ini adalah dapat memudahkan pekerjaan tim pengembang untuk </w:t>
      </w:r>
      <w:r w:rsidR="00485F0A" w:rsidRPr="00485F0A">
        <w:t>menghasilkan perangkat lunak berkualitas tinggi</w:t>
      </w:r>
      <w:r w:rsidR="00723181">
        <w:t xml:space="preserve"> [20]</w:t>
      </w:r>
      <w:r w:rsidR="00485F0A">
        <w:t xml:space="preserve">. </w:t>
      </w:r>
      <w:r w:rsidR="003463E1">
        <w:t>Metode ini dapat dibagi menjadi e</w:t>
      </w:r>
      <w:r w:rsidR="003463E1" w:rsidRPr="00E27D95">
        <w:t>mpat tahapan</w:t>
      </w:r>
      <w:r w:rsidR="00026FD7">
        <w:t xml:space="preserve"> </w:t>
      </w:r>
      <w:r w:rsidR="002168CD">
        <w:t>utama yang dapat dilihat pada gambar berikut:</w:t>
      </w:r>
      <w:r w:rsidR="003463E1">
        <w:t xml:space="preserve"> </w:t>
      </w:r>
    </w:p>
    <w:p w14:paraId="2EBE5FD0" w14:textId="586E6DF3" w:rsidR="004C59B3" w:rsidRDefault="004C59B3" w:rsidP="002168CD">
      <w:r w:rsidRPr="00E27D95">
        <w:rPr>
          <w:noProof/>
        </w:rPr>
        <w:drawing>
          <wp:inline distT="0" distB="0" distL="0" distR="0" wp14:anchorId="1F7CF6BF" wp14:editId="1812AD58">
            <wp:extent cx="4020661" cy="2924071"/>
            <wp:effectExtent l="0" t="0" r="0" b="0"/>
            <wp:docPr id="866651487" name="Picture 1" descr="Extreme Programming Pilihan Metodologi Pengembangan Sistem? | Machliza Devi  Portfol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xtreme Programming Pilihan Metodologi Pengembangan Sistem? | Machliza Devi  Portfolio"/>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029610" cy="2930579"/>
                    </a:xfrm>
                    <a:prstGeom prst="rect">
                      <a:avLst/>
                    </a:prstGeom>
                    <a:noFill/>
                    <a:ln>
                      <a:noFill/>
                    </a:ln>
                  </pic:spPr>
                </pic:pic>
              </a:graphicData>
            </a:graphic>
          </wp:inline>
        </w:drawing>
      </w:r>
    </w:p>
    <w:p w14:paraId="52964761" w14:textId="3FA82E68" w:rsidR="004C59B3" w:rsidRDefault="004C59B3" w:rsidP="00E74BB1">
      <w:pPr>
        <w:pStyle w:val="DaftarParagraf"/>
        <w:ind w:firstLine="0"/>
        <w:jc w:val="center"/>
        <w:rPr>
          <w:sz w:val="22"/>
          <w:szCs w:val="20"/>
        </w:rPr>
      </w:pPr>
      <w:r w:rsidRPr="00E74BB1">
        <w:rPr>
          <w:sz w:val="22"/>
          <w:szCs w:val="20"/>
        </w:rPr>
        <w:t>Gambar 3.2.1 Tahapan Metode Extreme Programming</w:t>
      </w:r>
    </w:p>
    <w:p w14:paraId="1CD9EC81" w14:textId="77777777" w:rsidR="00E74BB1" w:rsidRDefault="00E74BB1" w:rsidP="00E74BB1"/>
    <w:p w14:paraId="58902941" w14:textId="64ECBD2C" w:rsidR="00E74BB1" w:rsidRDefault="00E74BB1" w:rsidP="002A670E">
      <w:r w:rsidRPr="00E27D95">
        <w:t xml:space="preserve">Seperti yang </w:t>
      </w:r>
      <w:r>
        <w:t xml:space="preserve">dapat dilihat </w:t>
      </w:r>
      <w:r w:rsidRPr="00E27D95">
        <w:t>pada gambar</w:t>
      </w:r>
      <w:r>
        <w:t xml:space="preserve"> </w:t>
      </w:r>
      <w:r w:rsidR="002A670E">
        <w:t>3</w:t>
      </w:r>
      <w:r>
        <w:t>.</w:t>
      </w:r>
      <w:r w:rsidR="002A670E">
        <w:t>2</w:t>
      </w:r>
      <w:r>
        <w:t>.1</w:t>
      </w:r>
      <w:r w:rsidRPr="00E27D95">
        <w:t xml:space="preserve">, terdapat empat tahapan </w:t>
      </w:r>
      <w:r w:rsidR="002A670E">
        <w:t>utama yang dapat dilakukan</w:t>
      </w:r>
      <w:r w:rsidRPr="00E27D95">
        <w:t xml:space="preserve"> pada metode extreme programming (XP) yaitu:</w:t>
      </w:r>
    </w:p>
    <w:p w14:paraId="19B50E9E" w14:textId="112AD06A" w:rsidR="002168CD" w:rsidRDefault="002A670E" w:rsidP="002A670E">
      <w:pPr>
        <w:numPr>
          <w:ilvl w:val="0"/>
          <w:numId w:val="14"/>
        </w:numPr>
        <w:ind w:left="851" w:hanging="284"/>
      </w:pPr>
      <w:r w:rsidRPr="002A670E">
        <w:rPr>
          <w:i/>
          <w:iCs/>
        </w:rPr>
        <w:t>P</w:t>
      </w:r>
      <w:r w:rsidR="003463E1" w:rsidRPr="002A670E">
        <w:rPr>
          <w:i/>
          <w:iCs/>
        </w:rPr>
        <w:t>lanning</w:t>
      </w:r>
      <w:r>
        <w:t xml:space="preserve"> (Perancanaan)</w:t>
      </w:r>
    </w:p>
    <w:p w14:paraId="520A2C00" w14:textId="7D3A8C90" w:rsidR="00AB571A" w:rsidRPr="00AB571A" w:rsidRDefault="00AB571A" w:rsidP="00AB571A">
      <w:pPr>
        <w:ind w:left="851" w:firstLine="0"/>
      </w:pPr>
      <w:r w:rsidRPr="00AB571A">
        <w:t>Tahap</w:t>
      </w:r>
      <w:r>
        <w:t>an</w:t>
      </w:r>
      <w:r w:rsidRPr="00AB571A">
        <w:t xml:space="preserve"> ini merupakan tahap</w:t>
      </w:r>
      <w:r>
        <w:t>an</w:t>
      </w:r>
      <w:r w:rsidRPr="00AB571A">
        <w:t xml:space="preserve"> </w:t>
      </w:r>
      <w:r>
        <w:t xml:space="preserve">paling awal </w:t>
      </w:r>
      <w:r w:rsidRPr="00AB571A">
        <w:t xml:space="preserve">dari proses pengembangan sistem, yang didalamnya dilakukan sejumlah kegiatan perencanaan yaitu identifikasi masalah, analisis kebutuhan, </w:t>
      </w:r>
      <w:r>
        <w:t>hingga</w:t>
      </w:r>
      <w:r w:rsidRPr="00AB571A">
        <w:t xml:space="preserve"> penentuan jadwal pelaksanaan pengembangan sistem.</w:t>
      </w:r>
    </w:p>
    <w:p w14:paraId="75F2780E" w14:textId="16BAC6AC" w:rsidR="002168CD" w:rsidRDefault="002A670E" w:rsidP="002A670E">
      <w:pPr>
        <w:numPr>
          <w:ilvl w:val="0"/>
          <w:numId w:val="14"/>
        </w:numPr>
        <w:ind w:left="851" w:hanging="284"/>
      </w:pPr>
      <w:r w:rsidRPr="002A670E">
        <w:rPr>
          <w:i/>
          <w:iCs/>
        </w:rPr>
        <w:t>Design</w:t>
      </w:r>
      <w:r>
        <w:rPr>
          <w:i/>
          <w:iCs/>
        </w:rPr>
        <w:t xml:space="preserve"> </w:t>
      </w:r>
      <w:r>
        <w:t>(Perancangan)</w:t>
      </w:r>
    </w:p>
    <w:p w14:paraId="0AF780CB" w14:textId="5414AC55" w:rsidR="00DC1D32" w:rsidRPr="00AB571A" w:rsidRDefault="003A5CFB" w:rsidP="00DC1D32">
      <w:pPr>
        <w:ind w:left="851" w:firstLine="0"/>
      </w:pPr>
      <w:r w:rsidRPr="003A5CFB">
        <w:t>Tahap</w:t>
      </w:r>
      <w:r>
        <w:t>an</w:t>
      </w:r>
      <w:r w:rsidRPr="003A5CFB">
        <w:t xml:space="preserve"> selanjutnya adalah </w:t>
      </w:r>
      <w:r>
        <w:t xml:space="preserve">perancangan atau </w:t>
      </w:r>
      <w:r w:rsidRPr="003A5CFB">
        <w:t>desain, pada tahap</w:t>
      </w:r>
      <w:r>
        <w:t>an</w:t>
      </w:r>
      <w:r w:rsidRPr="003A5CFB">
        <w:t xml:space="preserve"> ini dilakukan kegiatan</w:t>
      </w:r>
      <w:r>
        <w:t xml:space="preserve"> perancangan dan</w:t>
      </w:r>
      <w:r w:rsidRPr="003A5CFB">
        <w:t xml:space="preserve"> pemodelan</w:t>
      </w:r>
      <w:r>
        <w:t>, seperti</w:t>
      </w:r>
      <w:r w:rsidRPr="003A5CFB">
        <w:t xml:space="preserve"> pemodelan sistem, pemodelan arsitektur</w:t>
      </w:r>
      <w:r>
        <w:t>,</w:t>
      </w:r>
      <w:r w:rsidRPr="003A5CFB">
        <w:t xml:space="preserve"> hingga pe</w:t>
      </w:r>
      <w:r>
        <w:t xml:space="preserve">rancangan antarmuka pengguna </w:t>
      </w:r>
      <w:r w:rsidRPr="003A5CFB">
        <w:t>jika ada.</w:t>
      </w:r>
    </w:p>
    <w:p w14:paraId="783D8E14" w14:textId="223107EE" w:rsidR="002168CD" w:rsidRDefault="002A670E" w:rsidP="002A670E">
      <w:pPr>
        <w:numPr>
          <w:ilvl w:val="0"/>
          <w:numId w:val="14"/>
        </w:numPr>
        <w:ind w:left="851" w:hanging="284"/>
      </w:pPr>
      <w:r w:rsidRPr="002A670E">
        <w:rPr>
          <w:i/>
          <w:iCs/>
        </w:rPr>
        <w:t>Coding</w:t>
      </w:r>
      <w:r>
        <w:rPr>
          <w:i/>
          <w:iCs/>
        </w:rPr>
        <w:t xml:space="preserve"> </w:t>
      </w:r>
      <w:r>
        <w:t>(</w:t>
      </w:r>
      <w:r w:rsidR="00F07BA8">
        <w:t>Implementasi</w:t>
      </w:r>
      <w:r>
        <w:t>)</w:t>
      </w:r>
    </w:p>
    <w:p w14:paraId="794E4E3A" w14:textId="273EFA2D" w:rsidR="00485F0A" w:rsidRPr="003A5CFB" w:rsidRDefault="003A5CFB" w:rsidP="00723181">
      <w:pPr>
        <w:ind w:left="851" w:firstLine="0"/>
      </w:pPr>
      <w:r w:rsidRPr="00E27D95">
        <w:lastRenderedPageBreak/>
        <w:t>Tahapan</w:t>
      </w:r>
      <w:r>
        <w:t xml:space="preserve"> ketiga</w:t>
      </w:r>
      <w:r w:rsidRPr="00E27D95">
        <w:t xml:space="preserve"> ini merupakan </w:t>
      </w:r>
      <w:r>
        <w:t>tahapan</w:t>
      </w:r>
      <w:r w:rsidR="00F07BA8">
        <w:t xml:space="preserve"> yang berfokus pada implementasi dari desain atau m</w:t>
      </w:r>
      <w:r w:rsidRPr="00E27D95">
        <w:t>odel</w:t>
      </w:r>
      <w:r w:rsidR="00F07BA8">
        <w:t xml:space="preserve"> </w:t>
      </w:r>
      <w:r w:rsidRPr="00E27D95">
        <w:t xml:space="preserve">yang sudah dibuat </w:t>
      </w:r>
      <w:r w:rsidR="00F07BA8">
        <w:t xml:space="preserve">ke dalam bentuk </w:t>
      </w:r>
      <w:r w:rsidR="00F07BA8" w:rsidRPr="00F07BA8">
        <w:rPr>
          <w:i/>
          <w:iCs/>
        </w:rPr>
        <w:t>code</w:t>
      </w:r>
      <w:r w:rsidR="00F07BA8">
        <w:t xml:space="preserve"> sehingga desain atau model yang dibuat dapat terealisasi dan digunakan oleh </w:t>
      </w:r>
      <w:r w:rsidR="00F07BA8" w:rsidRPr="00F07BA8">
        <w:rPr>
          <w:i/>
          <w:iCs/>
        </w:rPr>
        <w:t>user</w:t>
      </w:r>
      <w:r w:rsidRPr="00E27D95">
        <w:t>.</w:t>
      </w:r>
    </w:p>
    <w:p w14:paraId="734E630E" w14:textId="2A46BCAE" w:rsidR="003463E1" w:rsidRDefault="002A670E" w:rsidP="002A670E">
      <w:pPr>
        <w:numPr>
          <w:ilvl w:val="0"/>
          <w:numId w:val="14"/>
        </w:numPr>
        <w:ind w:left="851" w:hanging="284"/>
      </w:pPr>
      <w:r w:rsidRPr="002A670E">
        <w:rPr>
          <w:i/>
          <w:iCs/>
        </w:rPr>
        <w:t>Testing</w:t>
      </w:r>
      <w:r>
        <w:rPr>
          <w:i/>
          <w:iCs/>
        </w:rPr>
        <w:t xml:space="preserve"> </w:t>
      </w:r>
      <w:r>
        <w:t>(Pengujian)</w:t>
      </w:r>
    </w:p>
    <w:p w14:paraId="35C2D251" w14:textId="5C14AF72" w:rsidR="00F97FA7" w:rsidRPr="00405B32" w:rsidRDefault="00FE46ED" w:rsidP="00405B32">
      <w:pPr>
        <w:ind w:left="851" w:firstLine="0"/>
      </w:pPr>
      <w:r>
        <w:t xml:space="preserve">Tahapan terakhir sebelum </w:t>
      </w:r>
      <w:r w:rsidRPr="00083D36">
        <w:rPr>
          <w:i/>
          <w:iCs/>
        </w:rPr>
        <w:t xml:space="preserve">software </w:t>
      </w:r>
      <w:r>
        <w:t xml:space="preserve">dirilis adalah tahapan testing atau pengujian. Tahapan ini </w:t>
      </w:r>
      <w:r w:rsidR="007F0D71">
        <w:t>dapat</w:t>
      </w:r>
      <w:r>
        <w:t xml:space="preserve"> dilakukan s</w:t>
      </w:r>
      <w:r w:rsidRPr="00E27D95">
        <w:t xml:space="preserve">etelah tahapan </w:t>
      </w:r>
      <w:r>
        <w:t>implementasi</w:t>
      </w:r>
      <w:r w:rsidRPr="00E27D95">
        <w:t xml:space="preserve"> selesai</w:t>
      </w:r>
      <w:r>
        <w:t>.</w:t>
      </w:r>
      <w:r w:rsidRPr="00F07BA8">
        <w:t xml:space="preserve"> </w:t>
      </w:r>
      <w:r w:rsidR="007F0D71">
        <w:t xml:space="preserve">Pengujian dilakukan untuk mengetahui apakah </w:t>
      </w:r>
      <w:r w:rsidR="007F0D71" w:rsidRPr="007F0D71">
        <w:rPr>
          <w:i/>
          <w:iCs/>
        </w:rPr>
        <w:t>software</w:t>
      </w:r>
      <w:r w:rsidR="007F0D71">
        <w:t xml:space="preserve"> sudah sesuai dengan kebutuhan yang telah didapatkan pada tahapan </w:t>
      </w:r>
      <w:r w:rsidR="007F0D71" w:rsidRPr="007F0D71">
        <w:rPr>
          <w:i/>
          <w:iCs/>
        </w:rPr>
        <w:t>planning</w:t>
      </w:r>
      <w:r w:rsidR="007F0D71">
        <w:t>, juga untuk mengetahui</w:t>
      </w:r>
      <w:r w:rsidR="007F0D71" w:rsidRPr="00E27D95">
        <w:t xml:space="preserve"> kesalahan </w:t>
      </w:r>
      <w:r w:rsidR="007F0D71">
        <w:t xml:space="preserve">dan </w:t>
      </w:r>
      <w:r w:rsidR="007F0D71" w:rsidRPr="007F0D71">
        <w:rPr>
          <w:i/>
          <w:iCs/>
        </w:rPr>
        <w:t>bugs</w:t>
      </w:r>
      <w:r w:rsidR="007F0D71">
        <w:t xml:space="preserve"> </w:t>
      </w:r>
      <w:r w:rsidR="007F0D71" w:rsidRPr="00E27D95">
        <w:t xml:space="preserve">apa saja yang </w:t>
      </w:r>
      <w:r w:rsidR="007F0D71">
        <w:t xml:space="preserve">dapat terjadi pada </w:t>
      </w:r>
      <w:r w:rsidR="007F0D71" w:rsidRPr="00E27D95">
        <w:t>saat aplikasi sedang berjalan</w:t>
      </w:r>
      <w:r w:rsidR="007F0D71">
        <w:t xml:space="preserve"> agar nantinya kesalahan tersebut dapat diperbaiki sebelum </w:t>
      </w:r>
      <w:r w:rsidR="007F0D71" w:rsidRPr="007F0D71">
        <w:rPr>
          <w:i/>
          <w:iCs/>
        </w:rPr>
        <w:t>software</w:t>
      </w:r>
      <w:r w:rsidR="007F0D71">
        <w:t xml:space="preserve"> digunakan oleh pengguna</w:t>
      </w:r>
      <w:r w:rsidR="00033FA3">
        <w:t xml:space="preserve"> [21]</w:t>
      </w:r>
      <w:r w:rsidR="007F0D71">
        <w:t>.</w:t>
      </w:r>
      <w:r w:rsidR="00F97FA7">
        <w:br w:type="page"/>
      </w:r>
    </w:p>
    <w:p w14:paraId="4E3C90AC" w14:textId="77777777" w:rsidR="00F97FA7" w:rsidRDefault="00F97FA7" w:rsidP="00164F13">
      <w:pPr>
        <w:pStyle w:val="Judul1"/>
        <w:sectPr w:rsidR="00F97FA7" w:rsidSect="00F97FA7">
          <w:headerReference w:type="first" r:id="rId21"/>
          <w:footerReference w:type="first" r:id="rId22"/>
          <w:pgSz w:w="11906" w:h="16838" w:code="9"/>
          <w:pgMar w:top="2268" w:right="1701" w:bottom="1701" w:left="2268" w:header="851" w:footer="851" w:gutter="0"/>
          <w:cols w:space="708"/>
          <w:titlePg/>
          <w:docGrid w:linePitch="360"/>
        </w:sectPr>
      </w:pPr>
    </w:p>
    <w:p w14:paraId="0E6893BD" w14:textId="6D884EC7" w:rsidR="00164F13" w:rsidRDefault="00D56CBE" w:rsidP="00164F13">
      <w:pPr>
        <w:pStyle w:val="Judul1"/>
      </w:pPr>
      <w:bookmarkStart w:id="15" w:name="_Toc170908835"/>
      <w:r>
        <w:lastRenderedPageBreak/>
        <w:br/>
      </w:r>
      <w:r w:rsidR="00164F13">
        <w:t>PERANCANGAN DAN IMPLEMENTASI SISTEM</w:t>
      </w:r>
      <w:bookmarkEnd w:id="15"/>
    </w:p>
    <w:p w14:paraId="79606957" w14:textId="60E7B8E4" w:rsidR="00F97FA7" w:rsidRDefault="003A78D1" w:rsidP="00F97FA7">
      <w:pPr>
        <w:pStyle w:val="TidakAdaSpasi"/>
      </w:pPr>
      <w:r w:rsidRPr="003A78D1">
        <w:rPr>
          <w:noProof/>
        </w:rPr>
        <w:drawing>
          <wp:inline distT="0" distB="0" distL="0" distR="0" wp14:anchorId="34ACE343" wp14:editId="527062EB">
            <wp:extent cx="5039995" cy="4798060"/>
            <wp:effectExtent l="0" t="0" r="0" b="0"/>
            <wp:docPr id="893488383" name="Gambar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3488383" name=""/>
                    <pic:cNvPicPr/>
                  </pic:nvPicPr>
                  <pic:blipFill>
                    <a:blip r:embed="rId23"/>
                    <a:stretch>
                      <a:fillRect/>
                    </a:stretch>
                  </pic:blipFill>
                  <pic:spPr>
                    <a:xfrm>
                      <a:off x="0" y="0"/>
                      <a:ext cx="5039995" cy="4798060"/>
                    </a:xfrm>
                    <a:prstGeom prst="rect">
                      <a:avLst/>
                    </a:prstGeom>
                  </pic:spPr>
                </pic:pic>
              </a:graphicData>
            </a:graphic>
          </wp:inline>
        </w:drawing>
      </w:r>
    </w:p>
    <w:p w14:paraId="50E254CE" w14:textId="77777777" w:rsidR="00F97FA7" w:rsidRDefault="00F97FA7">
      <w:pPr>
        <w:spacing w:after="160" w:line="259" w:lineRule="auto"/>
        <w:ind w:firstLine="0"/>
        <w:jc w:val="left"/>
        <w:rPr>
          <w:b/>
          <w:sz w:val="28"/>
        </w:rPr>
      </w:pPr>
      <w:r>
        <w:br w:type="page"/>
      </w:r>
    </w:p>
    <w:p w14:paraId="048707B4" w14:textId="77777777" w:rsidR="00F97FA7" w:rsidRDefault="00F97FA7" w:rsidP="00164F13">
      <w:pPr>
        <w:pStyle w:val="Judul1"/>
        <w:sectPr w:rsidR="00F97FA7" w:rsidSect="00F97FA7">
          <w:headerReference w:type="first" r:id="rId24"/>
          <w:footerReference w:type="first" r:id="rId25"/>
          <w:pgSz w:w="11906" w:h="16838" w:code="9"/>
          <w:pgMar w:top="2268" w:right="1701" w:bottom="1701" w:left="2268" w:header="851" w:footer="851" w:gutter="0"/>
          <w:cols w:space="708"/>
          <w:titlePg/>
          <w:docGrid w:linePitch="360"/>
        </w:sectPr>
      </w:pPr>
    </w:p>
    <w:p w14:paraId="11612E3A" w14:textId="21431BD6" w:rsidR="00164F13" w:rsidRDefault="00D56CBE" w:rsidP="00164F13">
      <w:pPr>
        <w:pStyle w:val="Judul1"/>
      </w:pPr>
      <w:bookmarkStart w:id="16" w:name="_Toc170908836"/>
      <w:r>
        <w:lastRenderedPageBreak/>
        <w:br/>
      </w:r>
      <w:r w:rsidR="00164F13">
        <w:t>KESIMPULAN DAN SARAN</w:t>
      </w:r>
      <w:bookmarkEnd w:id="16"/>
    </w:p>
    <w:p w14:paraId="3A83ABC4" w14:textId="1D08C6DB" w:rsidR="00396421" w:rsidRDefault="00396421" w:rsidP="00396421">
      <w:pPr>
        <w:pStyle w:val="Judul2"/>
      </w:pPr>
      <w:bookmarkStart w:id="17" w:name="_Toc170908837"/>
      <w:r>
        <w:t>Kesimpulan</w:t>
      </w:r>
      <w:bookmarkEnd w:id="17"/>
    </w:p>
    <w:p w14:paraId="3BF6D6FC" w14:textId="7656056A" w:rsidR="00396421" w:rsidRPr="00396421" w:rsidRDefault="00396421" w:rsidP="00396421">
      <w:pPr>
        <w:pStyle w:val="Judul2"/>
      </w:pPr>
      <w:bookmarkStart w:id="18" w:name="_Toc170908838"/>
      <w:r>
        <w:t>Saran</w:t>
      </w:r>
      <w:bookmarkEnd w:id="18"/>
    </w:p>
    <w:p w14:paraId="13AF1C43" w14:textId="77777777" w:rsidR="00686C27" w:rsidRDefault="00686C27" w:rsidP="00686C27">
      <w:pPr>
        <w:pStyle w:val="TidakAdaSpasi"/>
      </w:pPr>
    </w:p>
    <w:p w14:paraId="55284FF1" w14:textId="77777777" w:rsidR="00686C27" w:rsidRDefault="00686C27" w:rsidP="00686C27"/>
    <w:p w14:paraId="525D1AEB" w14:textId="77777777" w:rsidR="00686C27" w:rsidRDefault="00686C27" w:rsidP="00686C27"/>
    <w:p w14:paraId="6E1CC09A" w14:textId="77777777" w:rsidR="00686C27" w:rsidRDefault="00686C27" w:rsidP="00686C27"/>
    <w:p w14:paraId="3E92BD7C" w14:textId="77777777" w:rsidR="00686C27" w:rsidRDefault="00686C27" w:rsidP="00686C27"/>
    <w:p w14:paraId="16D5F1DC" w14:textId="77777777" w:rsidR="00686C27" w:rsidRDefault="00686C27" w:rsidP="00686C27"/>
    <w:p w14:paraId="72F0C7BB" w14:textId="77777777" w:rsidR="00686C27" w:rsidRDefault="00686C27" w:rsidP="00686C27"/>
    <w:p w14:paraId="0A02A6FB" w14:textId="77777777" w:rsidR="00686C27" w:rsidRDefault="00686C27" w:rsidP="00686C27"/>
    <w:p w14:paraId="200C1E44" w14:textId="77777777" w:rsidR="00686C27" w:rsidRDefault="00686C27" w:rsidP="00686C27"/>
    <w:p w14:paraId="57EE60F9" w14:textId="77777777" w:rsidR="00686C27" w:rsidRDefault="00686C27" w:rsidP="00686C27"/>
    <w:p w14:paraId="18B8D334" w14:textId="77777777" w:rsidR="00686C27" w:rsidRDefault="00686C27" w:rsidP="00686C27"/>
    <w:p w14:paraId="46421787" w14:textId="77777777" w:rsidR="00686C27" w:rsidRDefault="00686C27" w:rsidP="00686C27"/>
    <w:p w14:paraId="7C8B8876" w14:textId="77777777" w:rsidR="00686C27" w:rsidRDefault="00686C27" w:rsidP="00686C27"/>
    <w:p w14:paraId="4686F1E9" w14:textId="77777777" w:rsidR="00686C27" w:rsidRDefault="00686C27" w:rsidP="00686C27"/>
    <w:p w14:paraId="5F5E0BA4" w14:textId="77777777" w:rsidR="00686C27" w:rsidRDefault="00686C27" w:rsidP="00686C27"/>
    <w:p w14:paraId="0ECCBD83" w14:textId="77777777" w:rsidR="00686C27" w:rsidRDefault="00686C27" w:rsidP="00686C27"/>
    <w:p w14:paraId="0F3F1B1D" w14:textId="77777777" w:rsidR="00686C27" w:rsidRDefault="00686C27" w:rsidP="00686C27"/>
    <w:p w14:paraId="2D5F29CE" w14:textId="77777777" w:rsidR="00686C27" w:rsidRDefault="00686C27" w:rsidP="00686C27"/>
    <w:p w14:paraId="6DB41146" w14:textId="77777777" w:rsidR="00686C27" w:rsidRDefault="00686C27" w:rsidP="00686C27"/>
    <w:p w14:paraId="2D4D0717" w14:textId="77777777" w:rsidR="00686C27" w:rsidRDefault="00686C27" w:rsidP="00686C27"/>
    <w:p w14:paraId="7EE2C4E6" w14:textId="77777777" w:rsidR="00686C27" w:rsidRDefault="00686C27" w:rsidP="00686C27"/>
    <w:p w14:paraId="4F19B47B" w14:textId="77777777" w:rsidR="00686C27" w:rsidRDefault="00686C27" w:rsidP="00686C27"/>
    <w:p w14:paraId="7AD04764" w14:textId="77777777" w:rsidR="00686C27" w:rsidRDefault="00686C27" w:rsidP="00686C27"/>
    <w:p w14:paraId="47AC1276" w14:textId="77777777" w:rsidR="00686C27" w:rsidRDefault="00686C27" w:rsidP="00686C27"/>
    <w:p w14:paraId="3863B77E" w14:textId="77777777" w:rsidR="00686C27" w:rsidRDefault="00686C27" w:rsidP="00686C27"/>
    <w:p w14:paraId="27CF8069" w14:textId="356D92A9" w:rsidR="00BD2A22" w:rsidRDefault="00BD2A22">
      <w:pPr>
        <w:spacing w:after="160" w:line="259" w:lineRule="auto"/>
        <w:ind w:firstLine="0"/>
        <w:jc w:val="left"/>
      </w:pPr>
    </w:p>
    <w:p w14:paraId="65DE889F" w14:textId="351308BE" w:rsidR="00321EA3" w:rsidRDefault="00BD2A22" w:rsidP="00686C27">
      <w:pPr>
        <w:pStyle w:val="TidakAdaSpasi"/>
      </w:pPr>
      <w:r>
        <w:lastRenderedPageBreak/>
        <w:t>DAFTAR PUSTAKA</w:t>
      </w:r>
    </w:p>
    <w:p w14:paraId="7F68A423" w14:textId="77777777" w:rsidR="00B64866" w:rsidRPr="00B64866" w:rsidRDefault="00B64866" w:rsidP="00B64866"/>
    <w:p w14:paraId="3F6B07B7" w14:textId="77777777" w:rsidR="00F90084" w:rsidRDefault="00B64866" w:rsidP="00485F0A">
      <w:pPr>
        <w:pStyle w:val="Bibliografi"/>
      </w:pPr>
      <w:r>
        <w:t xml:space="preserve">B. S. Rothman, R. K. Gupta, and M. D. McEvoy, “Mobile Technology in the Perioperative Arena: Rapid Evolution and Future Disruption,” </w:t>
      </w:r>
      <w:r>
        <w:rPr>
          <w:i/>
          <w:iCs/>
        </w:rPr>
        <w:t>Anesth. Analg.</w:t>
      </w:r>
      <w:r>
        <w:t>, vol. 124, no. 3, pp. 807–818, 2017, doi: 10.1213/ANE.0000000000001858.</w:t>
      </w:r>
    </w:p>
    <w:p w14:paraId="227F23D9" w14:textId="77777777" w:rsidR="00F90084" w:rsidRDefault="00F90084" w:rsidP="00834F59">
      <w:pPr>
        <w:pStyle w:val="Bibliografi"/>
      </w:pPr>
      <w:r w:rsidRPr="00F90084">
        <w:t xml:space="preserve">M. Ashoer, M. H. Syahnur, J. S. Tjan, A. Junaid, A. Pramukti, and A. Halim, “The Future of Mobile Commerce Application in a Post Pandemic Period; An Integrative Model of UTAUT2,” </w:t>
      </w:r>
      <w:r w:rsidRPr="00F90084">
        <w:rPr>
          <w:i/>
          <w:iCs/>
        </w:rPr>
        <w:t>E3S Web Conf.</w:t>
      </w:r>
      <w:r w:rsidRPr="00F90084">
        <w:t>, vol. 359, pp. 1–8, 2022, doi: 10.1051/e3sconf/202235905005.</w:t>
      </w:r>
    </w:p>
    <w:p w14:paraId="285711A3" w14:textId="5090C2BA" w:rsidR="00F90084" w:rsidRDefault="00F90084" w:rsidP="00834F59">
      <w:pPr>
        <w:pStyle w:val="Bibliografi"/>
      </w:pPr>
      <w:r w:rsidRPr="00F90084">
        <w:t xml:space="preserve">“Cisco Annual Internet Report - Cisco Annual Internet Report (2018–2023) White Paper,” Cisco, Jan. 2022. </w:t>
      </w:r>
      <w:hyperlink r:id="rId26" w:history="1">
        <w:r w:rsidR="00BA0EEF" w:rsidRPr="00130526">
          <w:rPr>
            <w:rStyle w:val="Hyperlink"/>
          </w:rPr>
          <w:t>https://www.cisco.com/c/en/us/solutions/collateral/executive-perspectives/annual-internet-report/white-paper-c11-741490.html</w:t>
        </w:r>
      </w:hyperlink>
      <w:r w:rsidR="00BA0EEF">
        <w:t xml:space="preserve"> </w:t>
      </w:r>
      <w:r w:rsidRPr="00F90084">
        <w:t xml:space="preserve">(accessed </w:t>
      </w:r>
      <w:bookmarkStart w:id="19" w:name="_Hlk171023868"/>
      <w:r w:rsidRPr="00F90084">
        <w:t>Jul. 04, 2024</w:t>
      </w:r>
      <w:bookmarkEnd w:id="19"/>
      <w:r w:rsidRPr="00F90084">
        <w:t>).</w:t>
      </w:r>
    </w:p>
    <w:p w14:paraId="6E5E15A5" w14:textId="77777777" w:rsidR="00BA0EEF" w:rsidRDefault="002C0ED0" w:rsidP="00834F59">
      <w:pPr>
        <w:pStyle w:val="Bibliografi"/>
      </w:pPr>
      <w:r>
        <w:t>Google for Developers</w:t>
      </w:r>
      <w:r w:rsidRPr="002C0ED0">
        <w:t>. Google I/O Keynote (Google I/O '17). (</w:t>
      </w:r>
      <w:r>
        <w:t xml:space="preserve">May </w:t>
      </w:r>
      <w:r>
        <w:rPr>
          <w:rFonts w:ascii="Roboto" w:hAnsi="Roboto"/>
          <w:color w:val="0F0F0F"/>
          <w:sz w:val="21"/>
          <w:szCs w:val="21"/>
        </w:rPr>
        <w:t>17, 2017</w:t>
      </w:r>
      <w:r w:rsidRPr="002C0ED0">
        <w:t>). Accessed: Jul. 04, 2024. [Online video]. Available:</w:t>
      </w:r>
      <w:r>
        <w:t xml:space="preserve"> </w:t>
      </w:r>
      <w:hyperlink r:id="rId27" w:history="1">
        <w:r w:rsidR="00BA0EEF" w:rsidRPr="00130526">
          <w:rPr>
            <w:rStyle w:val="Hyperlink"/>
          </w:rPr>
          <w:t>https://www.youtube.com/live/Y2VF8tmLFHw?si=zgCrETDalg1xflXH&amp;t=5230</w:t>
        </w:r>
      </w:hyperlink>
      <w:r w:rsidR="00BA0EEF">
        <w:t xml:space="preserve">. </w:t>
      </w:r>
    </w:p>
    <w:p w14:paraId="3B0E9E1C" w14:textId="77777777" w:rsidR="00BA0EEF" w:rsidRDefault="00BA0EEF" w:rsidP="00834F59">
      <w:pPr>
        <w:pStyle w:val="Bibliografi"/>
      </w:pPr>
      <w:r w:rsidRPr="00BA0EEF">
        <w:rPr>
          <w:rFonts w:eastAsia="Times New Roman" w:cs="Times New Roman"/>
          <w:color w:val="000000"/>
          <w:kern w:val="0"/>
          <w:szCs w:val="24"/>
          <w:lang w:eastAsia="id-ID"/>
          <w14:ligatures w14:val="none"/>
        </w:rPr>
        <w:t>“Android’s Kotlin-first approach,” </w:t>
      </w:r>
      <w:r w:rsidRPr="00BA0EEF">
        <w:rPr>
          <w:rFonts w:eastAsia="Times New Roman" w:cs="Times New Roman"/>
          <w:i/>
          <w:iCs/>
          <w:color w:val="000000"/>
          <w:kern w:val="0"/>
          <w:szCs w:val="24"/>
          <w:lang w:eastAsia="id-ID"/>
          <w14:ligatures w14:val="none"/>
        </w:rPr>
        <w:t>Android Developers</w:t>
      </w:r>
      <w:r w:rsidRPr="00BA0EEF">
        <w:rPr>
          <w:rFonts w:eastAsia="Times New Roman" w:cs="Times New Roman"/>
          <w:color w:val="000000"/>
          <w:kern w:val="0"/>
          <w:szCs w:val="24"/>
          <w:lang w:eastAsia="id-ID"/>
          <w14:ligatures w14:val="none"/>
        </w:rPr>
        <w:t xml:space="preserve">, 2019. </w:t>
      </w:r>
      <w:hyperlink r:id="rId28" w:history="1">
        <w:r w:rsidRPr="00130526">
          <w:rPr>
            <w:rStyle w:val="Hyperlink"/>
            <w:rFonts w:eastAsia="Times New Roman" w:cs="Times New Roman"/>
            <w:kern w:val="0"/>
            <w:szCs w:val="24"/>
            <w:lang w:eastAsia="id-ID"/>
            <w14:ligatures w14:val="none"/>
          </w:rPr>
          <w:t>https://developer.android.com/kotlin/first</w:t>
        </w:r>
      </w:hyperlink>
      <w:r>
        <w:rPr>
          <w:rFonts w:eastAsia="Times New Roman" w:cs="Times New Roman"/>
          <w:color w:val="000000"/>
          <w:kern w:val="0"/>
          <w:szCs w:val="24"/>
          <w:lang w:eastAsia="id-ID"/>
          <w14:ligatures w14:val="none"/>
        </w:rPr>
        <w:t xml:space="preserve"> </w:t>
      </w:r>
      <w:r w:rsidRPr="00BA0EEF">
        <w:rPr>
          <w:rFonts w:eastAsia="Times New Roman" w:cs="Times New Roman"/>
          <w:color w:val="000000"/>
          <w:kern w:val="0"/>
          <w:szCs w:val="24"/>
          <w:lang w:eastAsia="id-ID"/>
          <w14:ligatures w14:val="none"/>
        </w:rPr>
        <w:t>(accessed Jul. 04, 2024).</w:t>
      </w:r>
    </w:p>
    <w:p w14:paraId="299DEDE8" w14:textId="77777777" w:rsidR="001A35DD" w:rsidRDefault="00BA0EEF" w:rsidP="00834F59">
      <w:pPr>
        <w:pStyle w:val="Bibliografi"/>
        <w:rPr>
          <w:rFonts w:eastAsia="Times New Roman"/>
          <w:lang w:eastAsia="id-ID"/>
        </w:rPr>
      </w:pPr>
      <w:r w:rsidRPr="00BA0EEF">
        <w:rPr>
          <w:rFonts w:eastAsia="Times New Roman"/>
          <w:lang w:eastAsia="id-ID"/>
        </w:rPr>
        <w:t>“Ringkasan Kotlin,” </w:t>
      </w:r>
      <w:r w:rsidRPr="00BA0EEF">
        <w:rPr>
          <w:rFonts w:eastAsia="Times New Roman"/>
          <w:i/>
          <w:iCs/>
          <w:lang w:eastAsia="id-ID"/>
        </w:rPr>
        <w:t>Android Developers</w:t>
      </w:r>
      <w:r w:rsidRPr="00BA0EEF">
        <w:rPr>
          <w:rFonts w:eastAsia="Times New Roman"/>
          <w:lang w:eastAsia="id-ID"/>
        </w:rPr>
        <w:t xml:space="preserve">, 2023. </w:t>
      </w:r>
      <w:hyperlink r:id="rId29" w:history="1">
        <w:r w:rsidRPr="00130526">
          <w:rPr>
            <w:rStyle w:val="Hyperlink"/>
            <w:rFonts w:eastAsia="Times New Roman"/>
            <w:lang w:eastAsia="id-ID"/>
          </w:rPr>
          <w:t>https://developer.android.com/kotlin/overview?hl=id</w:t>
        </w:r>
      </w:hyperlink>
      <w:r>
        <w:rPr>
          <w:rFonts w:eastAsia="Times New Roman"/>
          <w:lang w:eastAsia="id-ID"/>
        </w:rPr>
        <w:t xml:space="preserve"> </w:t>
      </w:r>
      <w:r w:rsidRPr="00BA0EEF">
        <w:rPr>
          <w:rFonts w:eastAsia="Times New Roman"/>
          <w:lang w:eastAsia="id-ID"/>
        </w:rPr>
        <w:t>(accessed Jul. 04, 2024).</w:t>
      </w:r>
    </w:p>
    <w:p w14:paraId="2148641E" w14:textId="77777777" w:rsidR="001A35DD" w:rsidRDefault="00BA0EEF" w:rsidP="00834F59">
      <w:pPr>
        <w:pStyle w:val="Bibliografi"/>
        <w:rPr>
          <w:rFonts w:eastAsia="Times New Roman"/>
          <w:lang w:eastAsia="id-ID"/>
        </w:rPr>
      </w:pPr>
      <w:r w:rsidRPr="001A35DD">
        <w:rPr>
          <w:rFonts w:eastAsia="Times New Roman"/>
          <w:lang w:eastAsia="id-ID"/>
        </w:rPr>
        <w:t>“Kotlin Foundation – official site,” </w:t>
      </w:r>
      <w:r w:rsidRPr="001A35DD">
        <w:rPr>
          <w:rFonts w:eastAsia="Times New Roman"/>
          <w:i/>
          <w:iCs/>
          <w:lang w:eastAsia="id-ID"/>
        </w:rPr>
        <w:t>Kotlin Foundation – official site</w:t>
      </w:r>
      <w:r w:rsidRPr="001A35DD">
        <w:rPr>
          <w:rFonts w:eastAsia="Times New Roman"/>
          <w:lang w:eastAsia="id-ID"/>
        </w:rPr>
        <w:t xml:space="preserve">, 2023. </w:t>
      </w:r>
      <w:hyperlink r:id="rId30" w:history="1">
        <w:r w:rsidRPr="001A35DD">
          <w:rPr>
            <w:rStyle w:val="Hyperlink"/>
            <w:rFonts w:eastAsia="Times New Roman"/>
            <w:lang w:eastAsia="id-ID"/>
          </w:rPr>
          <w:t>https://kotlinfoundation.org/</w:t>
        </w:r>
      </w:hyperlink>
      <w:r w:rsidRPr="001A35DD">
        <w:rPr>
          <w:rFonts w:eastAsia="Times New Roman"/>
          <w:lang w:eastAsia="id-ID"/>
        </w:rPr>
        <w:t xml:space="preserve"> (accessed Jul. 04, 2024). </w:t>
      </w:r>
    </w:p>
    <w:p w14:paraId="04732DD0" w14:textId="77777777" w:rsidR="00CE1F5A" w:rsidRDefault="001A35DD" w:rsidP="00834F59">
      <w:pPr>
        <w:pStyle w:val="Bibliografi"/>
        <w:rPr>
          <w:rFonts w:eastAsia="Times New Roman"/>
          <w:lang w:eastAsia="id-ID"/>
        </w:rPr>
      </w:pPr>
      <w:r w:rsidRPr="001A35DD">
        <w:rPr>
          <w:rFonts w:eastAsia="Times New Roman"/>
          <w:lang w:eastAsia="id-ID"/>
        </w:rPr>
        <w:t>“Kotlin Programming Language,” </w:t>
      </w:r>
      <w:r w:rsidRPr="001A35DD">
        <w:rPr>
          <w:rFonts w:eastAsia="Times New Roman"/>
          <w:i/>
          <w:iCs/>
          <w:lang w:eastAsia="id-ID"/>
        </w:rPr>
        <w:t>Kotlin</w:t>
      </w:r>
      <w:r w:rsidRPr="001A35DD">
        <w:rPr>
          <w:rFonts w:eastAsia="Times New Roman"/>
          <w:lang w:eastAsia="id-ID"/>
        </w:rPr>
        <w:t xml:space="preserve">, 2024. </w:t>
      </w:r>
      <w:hyperlink r:id="rId31" w:history="1">
        <w:r w:rsidRPr="001A35DD">
          <w:rPr>
            <w:rStyle w:val="Hyperlink"/>
            <w:rFonts w:eastAsia="Times New Roman" w:cs="Times New Roman"/>
            <w:kern w:val="0"/>
            <w:szCs w:val="24"/>
            <w:lang w:eastAsia="id-ID"/>
            <w14:ligatures w14:val="none"/>
          </w:rPr>
          <w:t>https://kotlinlang.org/</w:t>
        </w:r>
      </w:hyperlink>
      <w:r w:rsidRPr="001A35DD">
        <w:rPr>
          <w:rFonts w:eastAsia="Times New Roman"/>
          <w:lang w:eastAsia="id-ID"/>
        </w:rPr>
        <w:t xml:space="preserve"> (accessed Jul. 04, 2024). </w:t>
      </w:r>
    </w:p>
    <w:p w14:paraId="73F09D30" w14:textId="77777777" w:rsidR="00CE1F5A" w:rsidRPr="00CE1F5A" w:rsidRDefault="001A35DD" w:rsidP="00834F59">
      <w:pPr>
        <w:pStyle w:val="Bibliografi"/>
        <w:rPr>
          <w:rFonts w:eastAsia="Times New Roman"/>
          <w:lang w:eastAsia="id-ID"/>
        </w:rPr>
      </w:pPr>
      <w:r w:rsidRPr="00CE1F5A">
        <w:rPr>
          <w:rFonts w:eastAsia="Times New Roman" w:cs="Times New Roman"/>
          <w:color w:val="000000"/>
          <w:kern w:val="0"/>
          <w:szCs w:val="24"/>
          <w:lang w:eastAsia="id-ID"/>
          <w14:ligatures w14:val="none"/>
        </w:rPr>
        <w:t xml:space="preserve">“App Architecture: Data Layer - DataStore - Android Developers,” Android Developers, 2024. </w:t>
      </w:r>
      <w:hyperlink r:id="rId32" w:history="1">
        <w:r w:rsidRPr="00CE1F5A">
          <w:rPr>
            <w:rStyle w:val="Hyperlink"/>
            <w:rFonts w:eastAsia="Times New Roman" w:cs="Times New Roman"/>
            <w:kern w:val="0"/>
            <w:szCs w:val="24"/>
            <w:lang w:eastAsia="id-ID"/>
            <w14:ligatures w14:val="none"/>
          </w:rPr>
          <w:t>https://developer.android.com/topic/libraries/architecture/datastore</w:t>
        </w:r>
      </w:hyperlink>
      <w:r w:rsidRPr="00CE1F5A">
        <w:rPr>
          <w:rFonts w:eastAsia="Times New Roman" w:cs="Times New Roman"/>
          <w:color w:val="000000"/>
          <w:kern w:val="0"/>
          <w:szCs w:val="24"/>
          <w:lang w:eastAsia="id-ID"/>
          <w14:ligatures w14:val="none"/>
        </w:rPr>
        <w:t xml:space="preserve"> (accessed Jul. 04, 2024).</w:t>
      </w:r>
    </w:p>
    <w:p w14:paraId="08DD4EC7" w14:textId="77777777" w:rsidR="00CE1F5A" w:rsidRDefault="00CE1F5A" w:rsidP="00834F59">
      <w:pPr>
        <w:pStyle w:val="Bibliografi"/>
        <w:rPr>
          <w:rFonts w:eastAsia="Times New Roman" w:cs="Times New Roman"/>
          <w:color w:val="000000"/>
          <w:kern w:val="0"/>
          <w:szCs w:val="24"/>
          <w:lang w:eastAsia="id-ID"/>
          <w14:ligatures w14:val="none"/>
        </w:rPr>
      </w:pPr>
      <w:r w:rsidRPr="00CE1F5A">
        <w:rPr>
          <w:rFonts w:eastAsia="Times New Roman" w:cs="Times New Roman"/>
          <w:color w:val="000000"/>
          <w:kern w:val="0"/>
          <w:szCs w:val="24"/>
          <w:lang w:eastAsia="id-ID"/>
          <w14:ligatures w14:val="none"/>
        </w:rPr>
        <w:t>Protocol Buffers, “Protocol Buffers,” </w:t>
      </w:r>
      <w:r w:rsidRPr="00CE1F5A">
        <w:rPr>
          <w:rFonts w:eastAsia="Times New Roman" w:cs="Times New Roman"/>
          <w:i/>
          <w:iCs/>
          <w:color w:val="000000"/>
          <w:kern w:val="0"/>
          <w:szCs w:val="24"/>
          <w:lang w:eastAsia="id-ID"/>
          <w14:ligatures w14:val="none"/>
        </w:rPr>
        <w:t>Protobuf.dev</w:t>
      </w:r>
      <w:r w:rsidRPr="00CE1F5A">
        <w:rPr>
          <w:rFonts w:eastAsia="Times New Roman" w:cs="Times New Roman"/>
          <w:color w:val="000000"/>
          <w:kern w:val="0"/>
          <w:szCs w:val="24"/>
          <w:lang w:eastAsia="id-ID"/>
          <w14:ligatures w14:val="none"/>
        </w:rPr>
        <w:t xml:space="preserve">, 2023. </w:t>
      </w:r>
      <w:hyperlink r:id="rId33" w:history="1">
        <w:r w:rsidRPr="00130526">
          <w:rPr>
            <w:rStyle w:val="Hyperlink"/>
            <w:rFonts w:eastAsia="Times New Roman" w:cs="Times New Roman"/>
            <w:kern w:val="0"/>
            <w:szCs w:val="24"/>
            <w:lang w:eastAsia="id-ID"/>
            <w14:ligatures w14:val="none"/>
          </w:rPr>
          <w:t>https://protobuf.dev/</w:t>
        </w:r>
      </w:hyperlink>
      <w:r>
        <w:rPr>
          <w:rFonts w:eastAsia="Times New Roman" w:cs="Times New Roman"/>
          <w:color w:val="000000"/>
          <w:kern w:val="0"/>
          <w:szCs w:val="24"/>
          <w:lang w:eastAsia="id-ID"/>
          <w14:ligatures w14:val="none"/>
        </w:rPr>
        <w:t xml:space="preserve"> </w:t>
      </w:r>
      <w:r w:rsidRPr="00CE1F5A">
        <w:rPr>
          <w:rFonts w:eastAsia="Times New Roman" w:cs="Times New Roman"/>
          <w:color w:val="000000"/>
          <w:kern w:val="0"/>
          <w:szCs w:val="24"/>
          <w:lang w:eastAsia="id-ID"/>
          <w14:ligatures w14:val="none"/>
        </w:rPr>
        <w:t>(accessed Jul. 04, 2024).</w:t>
      </w:r>
    </w:p>
    <w:p w14:paraId="7585F356" w14:textId="77777777" w:rsidR="00CE1F5A" w:rsidRDefault="00CE1F5A" w:rsidP="00834F59">
      <w:pPr>
        <w:pStyle w:val="Bibliografi"/>
        <w:rPr>
          <w:lang w:eastAsia="id-ID"/>
        </w:rPr>
      </w:pPr>
      <w:r w:rsidRPr="00CE1F5A">
        <w:rPr>
          <w:lang w:eastAsia="id-ID"/>
        </w:rPr>
        <w:t xml:space="preserve">Kotlin, “Data classes,” Kotlin Documentation, 2024. </w:t>
      </w:r>
      <w:hyperlink r:id="rId34" w:history="1">
        <w:r w:rsidRPr="00130526">
          <w:rPr>
            <w:rStyle w:val="Hyperlink"/>
            <w:lang w:eastAsia="id-ID"/>
          </w:rPr>
          <w:t>https://kotlinlang.org/docs/data-classes.html</w:t>
        </w:r>
      </w:hyperlink>
      <w:r>
        <w:rPr>
          <w:lang w:eastAsia="id-ID"/>
        </w:rPr>
        <w:t xml:space="preserve"> </w:t>
      </w:r>
      <w:r w:rsidRPr="00CE1F5A">
        <w:rPr>
          <w:lang w:eastAsia="id-ID"/>
        </w:rPr>
        <w:t>(</w:t>
      </w:r>
      <w:r w:rsidRPr="00CE1F5A">
        <w:rPr>
          <w:rFonts w:eastAsia="Times New Roman" w:cs="Times New Roman"/>
          <w:color w:val="000000"/>
          <w:kern w:val="0"/>
          <w:szCs w:val="24"/>
          <w:lang w:eastAsia="id-ID"/>
          <w14:ligatures w14:val="none"/>
        </w:rPr>
        <w:t>accessed Jul. 04, 2024</w:t>
      </w:r>
      <w:r w:rsidRPr="00CE1F5A">
        <w:rPr>
          <w:lang w:eastAsia="id-ID"/>
        </w:rPr>
        <w:t>).</w:t>
      </w:r>
    </w:p>
    <w:p w14:paraId="4F437AF3" w14:textId="77777777" w:rsidR="00CE1F5A" w:rsidRDefault="00CE1F5A" w:rsidP="00834F59">
      <w:pPr>
        <w:pStyle w:val="Bibliografi"/>
        <w:rPr>
          <w:lang w:eastAsia="id-ID"/>
        </w:rPr>
      </w:pPr>
      <w:r w:rsidRPr="00042368">
        <w:rPr>
          <w:noProof/>
        </w:rPr>
        <w:t xml:space="preserve">M. E. Joorabchi, A. Mesbah, and P. Kruchten, “Real Challenges in Mobile App Development,” in </w:t>
      </w:r>
      <w:r w:rsidRPr="00CE1F5A">
        <w:rPr>
          <w:i/>
          <w:iCs/>
          <w:noProof/>
        </w:rPr>
        <w:t>2013 ACM / IEEE International Symposium on Empirical Software Engineering and Measurement</w:t>
      </w:r>
      <w:r w:rsidRPr="00042368">
        <w:rPr>
          <w:noProof/>
        </w:rPr>
        <w:t>, 2013, pp. 15–24, doi: 10.1109/ESEM.2013.9.</w:t>
      </w:r>
    </w:p>
    <w:p w14:paraId="09A90D3D" w14:textId="77777777" w:rsidR="00CE1F5A" w:rsidRDefault="00CE1F5A" w:rsidP="00834F59">
      <w:pPr>
        <w:pStyle w:val="Bibliografi"/>
        <w:rPr>
          <w:lang w:eastAsia="id-ID"/>
        </w:rPr>
      </w:pPr>
      <w:r w:rsidRPr="00042368">
        <w:rPr>
          <w:noProof/>
        </w:rPr>
        <w:tab/>
        <w:t xml:space="preserve">M. Voelter, </w:t>
      </w:r>
      <w:r w:rsidRPr="00CE1F5A">
        <w:rPr>
          <w:i/>
          <w:iCs/>
          <w:noProof/>
        </w:rPr>
        <w:t>Generic Tools, Specific Languages</w:t>
      </w:r>
      <w:r w:rsidRPr="00042368">
        <w:rPr>
          <w:noProof/>
        </w:rPr>
        <w:t>. Delft University of Technology, 2014.</w:t>
      </w:r>
    </w:p>
    <w:p w14:paraId="1E57FB0E" w14:textId="77777777" w:rsidR="00D83EA5" w:rsidRDefault="00CE1F5A" w:rsidP="00834F59">
      <w:pPr>
        <w:pStyle w:val="Bibliografi"/>
        <w:rPr>
          <w:noProof/>
        </w:rPr>
      </w:pPr>
      <w:r w:rsidRPr="00042368">
        <w:rPr>
          <w:noProof/>
        </w:rPr>
        <w:tab/>
        <w:t xml:space="preserve">M. Brambilla, J. Cabot, and M. Wimmer, </w:t>
      </w:r>
      <w:r w:rsidRPr="00CE1F5A">
        <w:rPr>
          <w:i/>
          <w:iCs/>
          <w:noProof/>
        </w:rPr>
        <w:t>Model-Driven Software Engineering in Practice</w:t>
      </w:r>
      <w:r w:rsidRPr="00042368">
        <w:rPr>
          <w:noProof/>
        </w:rPr>
        <w:t>, vol. 1. 2012.</w:t>
      </w:r>
    </w:p>
    <w:p w14:paraId="702410BD" w14:textId="77777777" w:rsidR="00D83EA5" w:rsidRPr="00D83EA5" w:rsidRDefault="00CE1F5A" w:rsidP="00834F59">
      <w:pPr>
        <w:pStyle w:val="Bibliografi"/>
        <w:rPr>
          <w:noProof/>
        </w:rPr>
      </w:pPr>
      <w:r w:rsidRPr="00D83EA5">
        <w:rPr>
          <w:rFonts w:eastAsia="Times New Roman"/>
          <w:lang w:eastAsia="id-ID"/>
        </w:rPr>
        <w:t>JetBrains, “IntelliJ IDEA,” </w:t>
      </w:r>
      <w:r w:rsidRPr="00D83EA5">
        <w:rPr>
          <w:rFonts w:eastAsia="Times New Roman"/>
          <w:i/>
          <w:iCs/>
          <w:lang w:eastAsia="id-ID"/>
        </w:rPr>
        <w:t>JetBrains</w:t>
      </w:r>
      <w:r w:rsidRPr="00D83EA5">
        <w:rPr>
          <w:rFonts w:eastAsia="Times New Roman"/>
          <w:lang w:eastAsia="id-ID"/>
        </w:rPr>
        <w:t xml:space="preserve">, 2024. </w:t>
      </w:r>
      <w:hyperlink r:id="rId35" w:history="1">
        <w:r w:rsidRPr="00D83EA5">
          <w:rPr>
            <w:rStyle w:val="Hyperlink"/>
            <w:rFonts w:eastAsia="Times New Roman"/>
            <w:lang w:eastAsia="id-ID"/>
          </w:rPr>
          <w:t>https://www.jetbrains.com/idea/</w:t>
        </w:r>
      </w:hyperlink>
      <w:r w:rsidRPr="00D83EA5">
        <w:rPr>
          <w:rFonts w:eastAsia="Times New Roman"/>
          <w:lang w:eastAsia="id-ID"/>
        </w:rPr>
        <w:t xml:space="preserve"> (accessed Jul. 04, 2024).</w:t>
      </w:r>
    </w:p>
    <w:p w14:paraId="615B192A" w14:textId="77777777" w:rsidR="00EE727E" w:rsidRDefault="00D83EA5" w:rsidP="00834F59">
      <w:pPr>
        <w:pStyle w:val="Bibliografi"/>
        <w:rPr>
          <w:rFonts w:eastAsia="Times New Roman" w:cs="Times New Roman"/>
          <w:color w:val="000000"/>
          <w:kern w:val="0"/>
          <w:szCs w:val="24"/>
          <w:lang w:eastAsia="id-ID"/>
          <w14:ligatures w14:val="none"/>
        </w:rPr>
      </w:pPr>
      <w:r w:rsidRPr="00D83EA5">
        <w:rPr>
          <w:rFonts w:eastAsia="Times New Roman" w:cs="Times New Roman"/>
          <w:color w:val="000000"/>
          <w:kern w:val="0"/>
          <w:szCs w:val="24"/>
          <w:lang w:eastAsia="id-ID"/>
          <w14:ligatures w14:val="none"/>
        </w:rPr>
        <w:t>“Download Android Studio &amp; App Tools - Android Developers,” </w:t>
      </w:r>
      <w:r w:rsidRPr="00D83EA5">
        <w:rPr>
          <w:rFonts w:eastAsia="Times New Roman" w:cs="Times New Roman"/>
          <w:i/>
          <w:iCs/>
          <w:color w:val="000000"/>
          <w:kern w:val="0"/>
          <w:szCs w:val="24"/>
          <w:lang w:eastAsia="id-ID"/>
          <w14:ligatures w14:val="none"/>
        </w:rPr>
        <w:t>Android Developers</w:t>
      </w:r>
      <w:r w:rsidRPr="00D83EA5">
        <w:rPr>
          <w:rFonts w:eastAsia="Times New Roman" w:cs="Times New Roman"/>
          <w:color w:val="000000"/>
          <w:kern w:val="0"/>
          <w:szCs w:val="24"/>
          <w:lang w:eastAsia="id-ID"/>
          <w14:ligatures w14:val="none"/>
        </w:rPr>
        <w:t xml:space="preserve">, 2024. </w:t>
      </w:r>
      <w:hyperlink r:id="rId36" w:history="1">
        <w:r w:rsidRPr="00130526">
          <w:rPr>
            <w:rStyle w:val="Hyperlink"/>
            <w:rFonts w:eastAsia="Times New Roman" w:cs="Times New Roman"/>
            <w:kern w:val="0"/>
            <w:szCs w:val="24"/>
            <w:lang w:eastAsia="id-ID"/>
            <w14:ligatures w14:val="none"/>
          </w:rPr>
          <w:t>https://developer.android.com/studio</w:t>
        </w:r>
      </w:hyperlink>
      <w:r>
        <w:rPr>
          <w:rFonts w:eastAsia="Times New Roman" w:cs="Times New Roman"/>
          <w:color w:val="000000"/>
          <w:kern w:val="0"/>
          <w:szCs w:val="24"/>
          <w:lang w:eastAsia="id-ID"/>
          <w14:ligatures w14:val="none"/>
        </w:rPr>
        <w:t xml:space="preserve"> </w:t>
      </w:r>
      <w:r w:rsidRPr="00D83EA5">
        <w:rPr>
          <w:rFonts w:eastAsia="Times New Roman" w:cs="Times New Roman"/>
          <w:color w:val="000000"/>
          <w:kern w:val="0"/>
          <w:szCs w:val="24"/>
          <w:lang w:eastAsia="id-ID"/>
          <w14:ligatures w14:val="none"/>
        </w:rPr>
        <w:t>(accessed Jul. 04, 2024).</w:t>
      </w:r>
    </w:p>
    <w:p w14:paraId="29281AA4" w14:textId="77777777" w:rsidR="00460404" w:rsidRDefault="00EE727E" w:rsidP="00834F59">
      <w:pPr>
        <w:pStyle w:val="Bibliografi"/>
        <w:rPr>
          <w:rFonts w:eastAsia="Times New Roman"/>
          <w:lang w:eastAsia="id-ID"/>
        </w:rPr>
      </w:pPr>
      <w:r w:rsidRPr="00460404">
        <w:rPr>
          <w:rFonts w:eastAsia="Times New Roman"/>
          <w:lang w:eastAsia="id-ID"/>
        </w:rPr>
        <w:t>“Kotlin Help,” </w:t>
      </w:r>
      <w:r w:rsidRPr="00460404">
        <w:rPr>
          <w:rFonts w:eastAsia="Times New Roman"/>
          <w:i/>
          <w:iCs/>
          <w:lang w:eastAsia="id-ID"/>
        </w:rPr>
        <w:t>Kotlin Help</w:t>
      </w:r>
      <w:r w:rsidRPr="00460404">
        <w:rPr>
          <w:rFonts w:eastAsia="Times New Roman"/>
          <w:lang w:eastAsia="id-ID"/>
        </w:rPr>
        <w:t xml:space="preserve">, 2016. </w:t>
      </w:r>
      <w:hyperlink r:id="rId37" w:history="1">
        <w:r w:rsidRPr="00460404">
          <w:rPr>
            <w:rStyle w:val="Hyperlink"/>
            <w:rFonts w:eastAsia="Times New Roman"/>
            <w:lang w:eastAsia="id-ID"/>
          </w:rPr>
          <w:t>https://kotlinlang.org/docs/faq.html</w:t>
        </w:r>
      </w:hyperlink>
      <w:r w:rsidRPr="00460404">
        <w:rPr>
          <w:rFonts w:eastAsia="Times New Roman"/>
          <w:lang w:eastAsia="id-ID"/>
        </w:rPr>
        <w:t xml:space="preserve"> (accessed Jul. 06, 2024).</w:t>
      </w:r>
    </w:p>
    <w:p w14:paraId="15049FC2" w14:textId="77777777" w:rsidR="0093456D" w:rsidRDefault="00460404" w:rsidP="00834F59">
      <w:pPr>
        <w:pStyle w:val="Bibliografi"/>
        <w:rPr>
          <w:rFonts w:eastAsia="Times New Roman"/>
          <w:lang w:eastAsia="id-ID"/>
        </w:rPr>
      </w:pPr>
      <w:r w:rsidRPr="00460404">
        <w:rPr>
          <w:rFonts w:eastAsia="Times New Roman"/>
          <w:lang w:eastAsia="id-ID"/>
        </w:rPr>
        <w:t>“Kotlin Developer Stories,” </w:t>
      </w:r>
      <w:r w:rsidRPr="00460404">
        <w:rPr>
          <w:rFonts w:eastAsia="Times New Roman"/>
          <w:i/>
          <w:iCs/>
          <w:lang w:eastAsia="id-ID"/>
        </w:rPr>
        <w:t>Android Developers</w:t>
      </w:r>
      <w:r w:rsidRPr="00460404">
        <w:rPr>
          <w:rFonts w:eastAsia="Times New Roman"/>
          <w:lang w:eastAsia="id-ID"/>
        </w:rPr>
        <w:t xml:space="preserve">, 2024. </w:t>
      </w:r>
      <w:hyperlink r:id="rId38" w:history="1">
        <w:r w:rsidRPr="004D0D77">
          <w:rPr>
            <w:rStyle w:val="Hyperlink"/>
            <w:rFonts w:eastAsia="Times New Roman"/>
            <w:lang w:eastAsia="id-ID"/>
          </w:rPr>
          <w:t>https://developer.android.com/kotlin/stories</w:t>
        </w:r>
      </w:hyperlink>
      <w:r>
        <w:rPr>
          <w:rFonts w:eastAsia="Times New Roman"/>
          <w:lang w:eastAsia="id-ID"/>
        </w:rPr>
        <w:t xml:space="preserve"> </w:t>
      </w:r>
      <w:r w:rsidRPr="00460404">
        <w:rPr>
          <w:rFonts w:eastAsia="Times New Roman"/>
          <w:lang w:eastAsia="id-ID"/>
        </w:rPr>
        <w:t>(accessed Jul. 06, 2024).</w:t>
      </w:r>
    </w:p>
    <w:p w14:paraId="25EF8FB7" w14:textId="77777777" w:rsidR="00723181" w:rsidRDefault="0093456D" w:rsidP="00723181">
      <w:pPr>
        <w:pStyle w:val="Bibliografi"/>
      </w:pPr>
      <w:r>
        <w:t xml:space="preserve">H. Kolengsusu, “Rancang Bangun Plugin untuk Sistem Informasi Akademik dengan Ajax dan Web Services,” </w:t>
      </w:r>
      <w:r w:rsidRPr="0093456D">
        <w:rPr>
          <w:i/>
          <w:iCs/>
        </w:rPr>
        <w:t>BIMAFIKA J. MIPA, Kependidikan dan Terap.</w:t>
      </w:r>
      <w:r>
        <w:t xml:space="preserve">, vol. 4, no. 1, pp. 425–434, 2012, [Online]. Available: </w:t>
      </w:r>
      <w:hyperlink r:id="rId39" w:history="1">
        <w:r w:rsidRPr="00EE1BBE">
          <w:rPr>
            <w:rStyle w:val="Hyperlink"/>
          </w:rPr>
          <w:t>https://unidar.e-journal.id/bima/article/view/190</w:t>
        </w:r>
      </w:hyperlink>
      <w:r>
        <w:t>.</w:t>
      </w:r>
    </w:p>
    <w:p w14:paraId="063A3304" w14:textId="77777777" w:rsidR="00033FA3" w:rsidRDefault="00033FA3" w:rsidP="00033FA3">
      <w:pPr>
        <w:pStyle w:val="Bibliografi"/>
      </w:pPr>
      <w:r>
        <w:t xml:space="preserve">A. Shrivastava, I. Jaggi, N. Katoch, D. Gupta, and S. Gupta, “A Systematic Review on Extreme Programming,” </w:t>
      </w:r>
      <w:r w:rsidRPr="00033FA3">
        <w:rPr>
          <w:i/>
          <w:iCs/>
        </w:rPr>
        <w:t>J. Phys. Conf. Ser.</w:t>
      </w:r>
      <w:r>
        <w:t>, vol. 1969, no. 1, 2021, doi: 10.1088/1742-6596/1969/1/012046.</w:t>
      </w:r>
    </w:p>
    <w:p w14:paraId="5E9CBE19" w14:textId="389D5106" w:rsidR="00033FA3" w:rsidRPr="00033FA3" w:rsidRDefault="00033FA3" w:rsidP="00033FA3">
      <w:pPr>
        <w:pStyle w:val="Bibliografi"/>
      </w:pPr>
      <w:r w:rsidRPr="00033FA3">
        <w:rPr>
          <w:rFonts w:cs="Times New Roman"/>
          <w:noProof/>
          <w:kern w:val="0"/>
          <w:szCs w:val="24"/>
        </w:rPr>
        <w:lastRenderedPageBreak/>
        <w:t xml:space="preserve">A. Restu Mukti, C. Mukmin, E. Randa Kasih, D. Palembang Jalan Jenderal Ahmad Yani No, S. I. Ulu, and S. Selatan, “Perancangan Smart Home Menggunakan Konsep Internet of Things (IOT) Berbasis Microcontroller,” </w:t>
      </w:r>
      <w:r w:rsidRPr="00033FA3">
        <w:rPr>
          <w:rFonts w:cs="Times New Roman"/>
          <w:i/>
          <w:iCs/>
          <w:noProof/>
          <w:kern w:val="0"/>
          <w:szCs w:val="24"/>
        </w:rPr>
        <w:t>J. JUPITER</w:t>
      </w:r>
      <w:r w:rsidRPr="00033FA3">
        <w:rPr>
          <w:rFonts w:cs="Times New Roman"/>
          <w:noProof/>
          <w:kern w:val="0"/>
          <w:szCs w:val="24"/>
        </w:rPr>
        <w:t>, vol. 14, no. 2, pp. 516–522, 2022.</w:t>
      </w:r>
    </w:p>
    <w:sectPr w:rsidR="00033FA3" w:rsidRPr="00033FA3" w:rsidSect="00F97FA7">
      <w:headerReference w:type="first" r:id="rId40"/>
      <w:footerReference w:type="first" r:id="rId41"/>
      <w:pgSz w:w="11906" w:h="16838" w:code="9"/>
      <w:pgMar w:top="2268" w:right="1701" w:bottom="1701" w:left="2268" w:header="851" w:footer="851"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A8CCF03" w14:textId="77777777" w:rsidR="005177E5" w:rsidRDefault="005177E5" w:rsidP="004A05EC">
      <w:pPr>
        <w:spacing w:line="240" w:lineRule="auto"/>
      </w:pPr>
      <w:r>
        <w:separator/>
      </w:r>
    </w:p>
  </w:endnote>
  <w:endnote w:type="continuationSeparator" w:id="0">
    <w:p w14:paraId="4483D818" w14:textId="77777777" w:rsidR="005177E5" w:rsidRDefault="005177E5" w:rsidP="004A05E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87240802"/>
      <w:docPartObj>
        <w:docPartGallery w:val="Page Numbers (Bottom of Page)"/>
        <w:docPartUnique/>
      </w:docPartObj>
    </w:sdtPr>
    <w:sdtContent>
      <w:p w14:paraId="38144669" w14:textId="52370219" w:rsidR="00987E07" w:rsidRDefault="00987E07">
        <w:pPr>
          <w:pStyle w:val="Footer"/>
          <w:jc w:val="center"/>
        </w:pPr>
        <w:r>
          <w:fldChar w:fldCharType="begin"/>
        </w:r>
        <w:r>
          <w:instrText>PAGE   \* MERGEFORMAT</w:instrText>
        </w:r>
        <w:r>
          <w:fldChar w:fldCharType="separate"/>
        </w:r>
        <w:r>
          <w:t>2</w:t>
        </w:r>
        <w:r>
          <w:fldChar w:fldCharType="end"/>
        </w:r>
      </w:p>
    </w:sdtContent>
  </w:sdt>
  <w:p w14:paraId="792CC8AD" w14:textId="77777777" w:rsidR="00F97FA7" w:rsidRDefault="00F97FA7">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7E27163" w14:textId="77777777" w:rsidR="004E2F65" w:rsidRPr="00E27D95" w:rsidRDefault="004E2F65" w:rsidP="004108D4">
    <w:pPr>
      <w:pStyle w:val="Footer"/>
      <w:ind w:firstLine="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387762142"/>
      <w:docPartObj>
        <w:docPartGallery w:val="Page Numbers (Bottom of Page)"/>
        <w:docPartUnique/>
      </w:docPartObj>
    </w:sdtPr>
    <w:sdtContent>
      <w:p w14:paraId="38A65379" w14:textId="77777777" w:rsidR="004E2F65" w:rsidRDefault="004E2F65">
        <w:pPr>
          <w:pStyle w:val="Footer"/>
          <w:jc w:val="center"/>
        </w:pPr>
        <w:r>
          <w:fldChar w:fldCharType="begin"/>
        </w:r>
        <w:r>
          <w:instrText>PAGE   \* MERGEFORMAT</w:instrText>
        </w:r>
        <w:r>
          <w:fldChar w:fldCharType="separate"/>
        </w:r>
        <w:r>
          <w:t>2</w:t>
        </w:r>
        <w:r>
          <w:fldChar w:fldCharType="end"/>
        </w:r>
      </w:p>
    </w:sdtContent>
  </w:sdt>
  <w:p w14:paraId="5FDD1515" w14:textId="77777777" w:rsidR="004E2F65" w:rsidRDefault="004E2F65">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14178169"/>
      <w:docPartObj>
        <w:docPartGallery w:val="Page Numbers (Bottom of Page)"/>
        <w:docPartUnique/>
      </w:docPartObj>
    </w:sdtPr>
    <w:sdtContent>
      <w:p w14:paraId="5D97F532" w14:textId="15496727" w:rsidR="002D66FC" w:rsidRDefault="002D66FC">
        <w:pPr>
          <w:pStyle w:val="Footer"/>
          <w:jc w:val="center"/>
        </w:pPr>
        <w:r>
          <w:fldChar w:fldCharType="begin"/>
        </w:r>
        <w:r>
          <w:instrText>PAGE   \* MERGEFORMAT</w:instrText>
        </w:r>
        <w:r>
          <w:fldChar w:fldCharType="separate"/>
        </w:r>
        <w:r>
          <w:t>2</w:t>
        </w:r>
        <w:r>
          <w:fldChar w:fldCharType="end"/>
        </w:r>
      </w:p>
    </w:sdtContent>
  </w:sdt>
  <w:p w14:paraId="3B887FBF" w14:textId="77777777" w:rsidR="00F8057E" w:rsidRDefault="00F8057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DAD6CBF" w14:textId="77777777" w:rsidR="00F97FA7" w:rsidRDefault="00F97FA7">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EAF430" w14:textId="77777777" w:rsidR="00F97FA7" w:rsidRDefault="00F97FA7">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4C4D77A" w14:textId="77777777" w:rsidR="00F8057E" w:rsidRDefault="00F8057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DC4628A" w14:textId="77777777" w:rsidR="005177E5" w:rsidRDefault="005177E5" w:rsidP="004A05EC">
      <w:pPr>
        <w:spacing w:line="240" w:lineRule="auto"/>
      </w:pPr>
      <w:r>
        <w:separator/>
      </w:r>
    </w:p>
  </w:footnote>
  <w:footnote w:type="continuationSeparator" w:id="0">
    <w:p w14:paraId="1A8A9868" w14:textId="77777777" w:rsidR="005177E5" w:rsidRDefault="005177E5" w:rsidP="004A05E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1C3F85" w14:textId="77777777" w:rsidR="00F97FA7" w:rsidRDefault="00F97FA7">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32828082"/>
      <w:docPartObj>
        <w:docPartGallery w:val="Page Numbers (Top of Page)"/>
        <w:docPartUnique/>
      </w:docPartObj>
    </w:sdtPr>
    <w:sdtContent>
      <w:p w14:paraId="59DE845C" w14:textId="77777777" w:rsidR="004E2F65" w:rsidRDefault="004E2F65">
        <w:pPr>
          <w:pStyle w:val="Header"/>
          <w:jc w:val="right"/>
        </w:pPr>
        <w:r>
          <w:fldChar w:fldCharType="begin"/>
        </w:r>
        <w:r>
          <w:instrText>PAGE   \* MERGEFORMAT</w:instrText>
        </w:r>
        <w:r>
          <w:fldChar w:fldCharType="separate"/>
        </w:r>
        <w:r>
          <w:t>2</w:t>
        </w:r>
        <w:r>
          <w:fldChar w:fldCharType="end"/>
        </w:r>
      </w:p>
    </w:sdtContent>
  </w:sdt>
  <w:p w14:paraId="48889337" w14:textId="77777777" w:rsidR="004E2F65" w:rsidRPr="00E27D95" w:rsidRDefault="004E2F65" w:rsidP="00A96BAF">
    <w:pPr>
      <w:pStyle w:val="Header"/>
      <w:ind w:firstLine="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25A830" w14:textId="77777777" w:rsidR="00F97FA7" w:rsidRDefault="00F97FA7">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0C07B5" w14:textId="77777777" w:rsidR="00F97FA7" w:rsidRDefault="00F97FA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1E9CDA" w14:textId="77777777" w:rsidR="00F97FA7" w:rsidRDefault="00F97FA7">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47BAFA" w14:textId="77777777" w:rsidR="00F97FA7" w:rsidRDefault="00F97FA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8216CE7"/>
    <w:multiLevelType w:val="hybridMultilevel"/>
    <w:tmpl w:val="3FF86B1C"/>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 w15:restartNumberingAfterBreak="0">
    <w:nsid w:val="21E04F5B"/>
    <w:multiLevelType w:val="hybridMultilevel"/>
    <w:tmpl w:val="BE1476BE"/>
    <w:lvl w:ilvl="0" w:tplc="DF4E7024">
      <w:start w:val="1"/>
      <w:numFmt w:val="decimal"/>
      <w:lvlText w:val="%1."/>
      <w:lvlJc w:val="left"/>
      <w:pPr>
        <w:ind w:left="720" w:hanging="360"/>
      </w:pPr>
      <w:rPr>
        <w:rFonts w:ascii="Times New Roman" w:eastAsiaTheme="minorEastAsia" w:hAnsi="Times New Roman" w:cstheme="minorBidi"/>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22874D43"/>
    <w:multiLevelType w:val="multilevel"/>
    <w:tmpl w:val="D5FCE6D6"/>
    <w:lvl w:ilvl="0">
      <w:start w:val="1"/>
      <w:numFmt w:val="upperRoman"/>
      <w:pStyle w:val="Judul1"/>
      <w:lvlText w:val="BAB %1"/>
      <w:lvlJc w:val="left"/>
      <w:pPr>
        <w:tabs>
          <w:tab w:val="num" w:pos="964"/>
        </w:tabs>
        <w:ind w:left="0" w:firstLine="0"/>
      </w:pPr>
      <w:rPr>
        <w:rFonts w:ascii="Times New Roman" w:hAnsi="Times New Roman" w:hint="default"/>
        <w:b/>
        <w:i w:val="0"/>
        <w:sz w:val="28"/>
      </w:rPr>
    </w:lvl>
    <w:lvl w:ilvl="1">
      <w:start w:val="1"/>
      <w:numFmt w:val="decimal"/>
      <w:pStyle w:val="Judul2"/>
      <w:isLgl/>
      <w:suff w:val="space"/>
      <w:lvlText w:val="%1.%2"/>
      <w:lvlJc w:val="left"/>
      <w:pPr>
        <w:ind w:left="0" w:firstLine="0"/>
      </w:pPr>
      <w:rPr>
        <w:rFonts w:hint="default"/>
      </w:rPr>
    </w:lvl>
    <w:lvl w:ilvl="2">
      <w:start w:val="1"/>
      <w:numFmt w:val="decimal"/>
      <w:pStyle w:val="Judul3"/>
      <w:isLgl/>
      <w:suff w:val="space"/>
      <w:lvlText w:val="%1.%2.%3"/>
      <w:lvlJc w:val="left"/>
      <w:pPr>
        <w:ind w:left="0" w:firstLine="0"/>
      </w:pPr>
      <w:rPr>
        <w:rFonts w:hint="default"/>
      </w:rPr>
    </w:lvl>
    <w:lvl w:ilvl="3">
      <w:start w:val="1"/>
      <w:numFmt w:val="decimal"/>
      <w:pStyle w:val="Judul4"/>
      <w:lvlText w:val="%1.%2.%3.%4"/>
      <w:lvlJc w:val="left"/>
      <w:pPr>
        <w:ind w:left="864" w:hanging="864"/>
      </w:pPr>
      <w:rPr>
        <w:rFonts w:hint="default"/>
      </w:rPr>
    </w:lvl>
    <w:lvl w:ilvl="4">
      <w:start w:val="1"/>
      <w:numFmt w:val="decimal"/>
      <w:pStyle w:val="Judul5"/>
      <w:lvlText w:val="%1.%2.%3.%4.%5"/>
      <w:lvlJc w:val="left"/>
      <w:pPr>
        <w:ind w:left="1008" w:hanging="1008"/>
      </w:pPr>
      <w:rPr>
        <w:rFonts w:hint="default"/>
      </w:rPr>
    </w:lvl>
    <w:lvl w:ilvl="5">
      <w:start w:val="1"/>
      <w:numFmt w:val="decimal"/>
      <w:pStyle w:val="Judul6"/>
      <w:lvlText w:val="%1.%2.%3.%4.%5.%6"/>
      <w:lvlJc w:val="left"/>
      <w:pPr>
        <w:ind w:left="1152" w:hanging="1152"/>
      </w:pPr>
      <w:rPr>
        <w:rFonts w:hint="default"/>
      </w:rPr>
    </w:lvl>
    <w:lvl w:ilvl="6">
      <w:start w:val="1"/>
      <w:numFmt w:val="decimal"/>
      <w:pStyle w:val="Judul7"/>
      <w:lvlText w:val="%1.%2.%3.%4.%5.%6.%7"/>
      <w:lvlJc w:val="left"/>
      <w:pPr>
        <w:ind w:left="1296" w:hanging="1296"/>
      </w:pPr>
      <w:rPr>
        <w:rFonts w:hint="default"/>
      </w:rPr>
    </w:lvl>
    <w:lvl w:ilvl="7">
      <w:start w:val="1"/>
      <w:numFmt w:val="decimal"/>
      <w:pStyle w:val="Judul8"/>
      <w:lvlText w:val="%1.%2.%3.%4.%5.%6.%7.%8"/>
      <w:lvlJc w:val="left"/>
      <w:pPr>
        <w:ind w:left="1440" w:hanging="1440"/>
      </w:pPr>
      <w:rPr>
        <w:rFonts w:hint="default"/>
      </w:rPr>
    </w:lvl>
    <w:lvl w:ilvl="8">
      <w:start w:val="1"/>
      <w:numFmt w:val="decimal"/>
      <w:pStyle w:val="Judul9"/>
      <w:lvlText w:val="%1.%2.%3.%4.%5.%6.%7.%8.%9"/>
      <w:lvlJc w:val="left"/>
      <w:pPr>
        <w:ind w:left="1584" w:hanging="1584"/>
      </w:pPr>
      <w:rPr>
        <w:rFonts w:hint="default"/>
      </w:rPr>
    </w:lvl>
  </w:abstractNum>
  <w:abstractNum w:abstractNumId="3" w15:restartNumberingAfterBreak="0">
    <w:nsid w:val="27274B67"/>
    <w:multiLevelType w:val="hybridMultilevel"/>
    <w:tmpl w:val="DF901E10"/>
    <w:lvl w:ilvl="0" w:tplc="1B82A8E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29F556CE"/>
    <w:multiLevelType w:val="hybridMultilevel"/>
    <w:tmpl w:val="A6EC239A"/>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5" w15:restartNumberingAfterBreak="0">
    <w:nsid w:val="3BEB5855"/>
    <w:multiLevelType w:val="hybridMultilevel"/>
    <w:tmpl w:val="F134E9B2"/>
    <w:lvl w:ilvl="0" w:tplc="BF781796">
      <w:start w:val="1"/>
      <w:numFmt w:val="decimal"/>
      <w:lvlText w:val="%1.1"/>
      <w:lvlJc w:val="left"/>
      <w:pPr>
        <w:ind w:left="742" w:hanging="360"/>
      </w:pPr>
      <w:rPr>
        <w:rFonts w:hint="default"/>
      </w:rPr>
    </w:lvl>
    <w:lvl w:ilvl="1" w:tplc="04210019" w:tentative="1">
      <w:start w:val="1"/>
      <w:numFmt w:val="lowerLetter"/>
      <w:lvlText w:val="%2."/>
      <w:lvlJc w:val="left"/>
      <w:pPr>
        <w:ind w:left="1462" w:hanging="360"/>
      </w:pPr>
    </w:lvl>
    <w:lvl w:ilvl="2" w:tplc="0421001B" w:tentative="1">
      <w:start w:val="1"/>
      <w:numFmt w:val="lowerRoman"/>
      <w:lvlText w:val="%3."/>
      <w:lvlJc w:val="right"/>
      <w:pPr>
        <w:ind w:left="2182" w:hanging="180"/>
      </w:pPr>
    </w:lvl>
    <w:lvl w:ilvl="3" w:tplc="0421000F" w:tentative="1">
      <w:start w:val="1"/>
      <w:numFmt w:val="decimal"/>
      <w:lvlText w:val="%4."/>
      <w:lvlJc w:val="left"/>
      <w:pPr>
        <w:ind w:left="2902" w:hanging="360"/>
      </w:pPr>
    </w:lvl>
    <w:lvl w:ilvl="4" w:tplc="04210019" w:tentative="1">
      <w:start w:val="1"/>
      <w:numFmt w:val="lowerLetter"/>
      <w:lvlText w:val="%5."/>
      <w:lvlJc w:val="left"/>
      <w:pPr>
        <w:ind w:left="3622" w:hanging="360"/>
      </w:pPr>
    </w:lvl>
    <w:lvl w:ilvl="5" w:tplc="0421001B" w:tentative="1">
      <w:start w:val="1"/>
      <w:numFmt w:val="lowerRoman"/>
      <w:lvlText w:val="%6."/>
      <w:lvlJc w:val="right"/>
      <w:pPr>
        <w:ind w:left="4342" w:hanging="180"/>
      </w:pPr>
    </w:lvl>
    <w:lvl w:ilvl="6" w:tplc="0421000F" w:tentative="1">
      <w:start w:val="1"/>
      <w:numFmt w:val="decimal"/>
      <w:lvlText w:val="%7."/>
      <w:lvlJc w:val="left"/>
      <w:pPr>
        <w:ind w:left="5062" w:hanging="360"/>
      </w:pPr>
    </w:lvl>
    <w:lvl w:ilvl="7" w:tplc="04210019" w:tentative="1">
      <w:start w:val="1"/>
      <w:numFmt w:val="lowerLetter"/>
      <w:lvlText w:val="%8."/>
      <w:lvlJc w:val="left"/>
      <w:pPr>
        <w:ind w:left="5782" w:hanging="360"/>
      </w:pPr>
    </w:lvl>
    <w:lvl w:ilvl="8" w:tplc="0421001B" w:tentative="1">
      <w:start w:val="1"/>
      <w:numFmt w:val="lowerRoman"/>
      <w:lvlText w:val="%9."/>
      <w:lvlJc w:val="right"/>
      <w:pPr>
        <w:ind w:left="6502" w:hanging="180"/>
      </w:pPr>
    </w:lvl>
  </w:abstractNum>
  <w:abstractNum w:abstractNumId="6" w15:restartNumberingAfterBreak="0">
    <w:nsid w:val="3F1A00ED"/>
    <w:multiLevelType w:val="hybridMultilevel"/>
    <w:tmpl w:val="865E4E16"/>
    <w:lvl w:ilvl="0" w:tplc="397CB126">
      <w:start w:val="1"/>
      <w:numFmt w:val="decimal"/>
      <w:pStyle w:val="Bibliografi"/>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44064BE8"/>
    <w:multiLevelType w:val="hybridMultilevel"/>
    <w:tmpl w:val="76586D4C"/>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8" w15:restartNumberingAfterBreak="0">
    <w:nsid w:val="45C3145D"/>
    <w:multiLevelType w:val="hybridMultilevel"/>
    <w:tmpl w:val="E2C67B8C"/>
    <w:lvl w:ilvl="0" w:tplc="04210019">
      <w:start w:val="1"/>
      <w:numFmt w:val="low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9" w15:restartNumberingAfterBreak="0">
    <w:nsid w:val="5C1D171F"/>
    <w:multiLevelType w:val="hybridMultilevel"/>
    <w:tmpl w:val="EE2EF4C0"/>
    <w:lvl w:ilvl="0" w:tplc="04210001">
      <w:start w:val="1"/>
      <w:numFmt w:val="bullet"/>
      <w:lvlText w:val=""/>
      <w:lvlJc w:val="left"/>
      <w:pPr>
        <w:ind w:left="1287" w:hanging="360"/>
      </w:pPr>
      <w:rPr>
        <w:rFonts w:ascii="Symbol" w:hAnsi="Symbol" w:hint="default"/>
      </w:rPr>
    </w:lvl>
    <w:lvl w:ilvl="1" w:tplc="04210003" w:tentative="1">
      <w:start w:val="1"/>
      <w:numFmt w:val="bullet"/>
      <w:lvlText w:val="o"/>
      <w:lvlJc w:val="left"/>
      <w:pPr>
        <w:ind w:left="2007" w:hanging="360"/>
      </w:pPr>
      <w:rPr>
        <w:rFonts w:ascii="Courier New" w:hAnsi="Courier New" w:cs="Courier New" w:hint="default"/>
      </w:rPr>
    </w:lvl>
    <w:lvl w:ilvl="2" w:tplc="04210005" w:tentative="1">
      <w:start w:val="1"/>
      <w:numFmt w:val="bullet"/>
      <w:lvlText w:val=""/>
      <w:lvlJc w:val="left"/>
      <w:pPr>
        <w:ind w:left="2727" w:hanging="360"/>
      </w:pPr>
      <w:rPr>
        <w:rFonts w:ascii="Wingdings" w:hAnsi="Wingdings" w:hint="default"/>
      </w:rPr>
    </w:lvl>
    <w:lvl w:ilvl="3" w:tplc="04210001" w:tentative="1">
      <w:start w:val="1"/>
      <w:numFmt w:val="bullet"/>
      <w:lvlText w:val=""/>
      <w:lvlJc w:val="left"/>
      <w:pPr>
        <w:ind w:left="3447" w:hanging="360"/>
      </w:pPr>
      <w:rPr>
        <w:rFonts w:ascii="Symbol" w:hAnsi="Symbol" w:hint="default"/>
      </w:rPr>
    </w:lvl>
    <w:lvl w:ilvl="4" w:tplc="04210003" w:tentative="1">
      <w:start w:val="1"/>
      <w:numFmt w:val="bullet"/>
      <w:lvlText w:val="o"/>
      <w:lvlJc w:val="left"/>
      <w:pPr>
        <w:ind w:left="4167" w:hanging="360"/>
      </w:pPr>
      <w:rPr>
        <w:rFonts w:ascii="Courier New" w:hAnsi="Courier New" w:cs="Courier New" w:hint="default"/>
      </w:rPr>
    </w:lvl>
    <w:lvl w:ilvl="5" w:tplc="04210005" w:tentative="1">
      <w:start w:val="1"/>
      <w:numFmt w:val="bullet"/>
      <w:lvlText w:val=""/>
      <w:lvlJc w:val="left"/>
      <w:pPr>
        <w:ind w:left="4887" w:hanging="360"/>
      </w:pPr>
      <w:rPr>
        <w:rFonts w:ascii="Wingdings" w:hAnsi="Wingdings" w:hint="default"/>
      </w:rPr>
    </w:lvl>
    <w:lvl w:ilvl="6" w:tplc="04210001" w:tentative="1">
      <w:start w:val="1"/>
      <w:numFmt w:val="bullet"/>
      <w:lvlText w:val=""/>
      <w:lvlJc w:val="left"/>
      <w:pPr>
        <w:ind w:left="5607" w:hanging="360"/>
      </w:pPr>
      <w:rPr>
        <w:rFonts w:ascii="Symbol" w:hAnsi="Symbol" w:hint="default"/>
      </w:rPr>
    </w:lvl>
    <w:lvl w:ilvl="7" w:tplc="04210003" w:tentative="1">
      <w:start w:val="1"/>
      <w:numFmt w:val="bullet"/>
      <w:lvlText w:val="o"/>
      <w:lvlJc w:val="left"/>
      <w:pPr>
        <w:ind w:left="6327" w:hanging="360"/>
      </w:pPr>
      <w:rPr>
        <w:rFonts w:ascii="Courier New" w:hAnsi="Courier New" w:cs="Courier New" w:hint="default"/>
      </w:rPr>
    </w:lvl>
    <w:lvl w:ilvl="8" w:tplc="04210005" w:tentative="1">
      <w:start w:val="1"/>
      <w:numFmt w:val="bullet"/>
      <w:lvlText w:val=""/>
      <w:lvlJc w:val="left"/>
      <w:pPr>
        <w:ind w:left="7047" w:hanging="360"/>
      </w:pPr>
      <w:rPr>
        <w:rFonts w:ascii="Wingdings" w:hAnsi="Wingdings" w:hint="default"/>
      </w:rPr>
    </w:lvl>
  </w:abstractNum>
  <w:abstractNum w:abstractNumId="10" w15:restartNumberingAfterBreak="0">
    <w:nsid w:val="66127CD5"/>
    <w:multiLevelType w:val="hybridMultilevel"/>
    <w:tmpl w:val="9064D6B6"/>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1" w15:restartNumberingAfterBreak="0">
    <w:nsid w:val="66B32CC2"/>
    <w:multiLevelType w:val="hybridMultilevel"/>
    <w:tmpl w:val="AF6429B2"/>
    <w:lvl w:ilvl="0" w:tplc="DD5A5540">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691E77DF"/>
    <w:multiLevelType w:val="hybridMultilevel"/>
    <w:tmpl w:val="625E0BF4"/>
    <w:lvl w:ilvl="0" w:tplc="E272D5AA">
      <w:start w:val="1"/>
      <w:numFmt w:val="decimal"/>
      <w:lvlText w:val="%1."/>
      <w:lvlJc w:val="left"/>
      <w:pPr>
        <w:ind w:left="927" w:hanging="360"/>
      </w:pPr>
      <w:rPr>
        <w:rFonts w:hint="default"/>
      </w:rPr>
    </w:lvl>
    <w:lvl w:ilvl="1" w:tplc="04210019" w:tentative="1">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abstractNum w:abstractNumId="13" w15:restartNumberingAfterBreak="0">
    <w:nsid w:val="739612D8"/>
    <w:multiLevelType w:val="hybridMultilevel"/>
    <w:tmpl w:val="AD22791E"/>
    <w:lvl w:ilvl="0" w:tplc="BF781796">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7F2E6BCB"/>
    <w:multiLevelType w:val="hybridMultilevel"/>
    <w:tmpl w:val="216440AA"/>
    <w:lvl w:ilvl="0" w:tplc="BF781796">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7F6E7152"/>
    <w:multiLevelType w:val="hybridMultilevel"/>
    <w:tmpl w:val="B7CCC572"/>
    <w:lvl w:ilvl="0" w:tplc="288CD6B6">
      <w:start w:val="1"/>
      <w:numFmt w:val="decimal"/>
      <w:lvlText w:val="%1."/>
      <w:lvlJc w:val="left"/>
      <w:pPr>
        <w:ind w:left="927" w:hanging="360"/>
      </w:pPr>
      <w:rPr>
        <w:rFonts w:hint="default"/>
      </w:rPr>
    </w:lvl>
    <w:lvl w:ilvl="1" w:tplc="04210019">
      <w:start w:val="1"/>
      <w:numFmt w:val="lowerLetter"/>
      <w:lvlText w:val="%2."/>
      <w:lvlJc w:val="left"/>
      <w:pPr>
        <w:ind w:left="1647" w:hanging="360"/>
      </w:pPr>
    </w:lvl>
    <w:lvl w:ilvl="2" w:tplc="0421001B" w:tentative="1">
      <w:start w:val="1"/>
      <w:numFmt w:val="lowerRoman"/>
      <w:lvlText w:val="%3."/>
      <w:lvlJc w:val="right"/>
      <w:pPr>
        <w:ind w:left="2367" w:hanging="180"/>
      </w:pPr>
    </w:lvl>
    <w:lvl w:ilvl="3" w:tplc="0421000F" w:tentative="1">
      <w:start w:val="1"/>
      <w:numFmt w:val="decimal"/>
      <w:lvlText w:val="%4."/>
      <w:lvlJc w:val="left"/>
      <w:pPr>
        <w:ind w:left="3087" w:hanging="360"/>
      </w:pPr>
    </w:lvl>
    <w:lvl w:ilvl="4" w:tplc="04210019" w:tentative="1">
      <w:start w:val="1"/>
      <w:numFmt w:val="lowerLetter"/>
      <w:lvlText w:val="%5."/>
      <w:lvlJc w:val="left"/>
      <w:pPr>
        <w:ind w:left="3807" w:hanging="360"/>
      </w:pPr>
    </w:lvl>
    <w:lvl w:ilvl="5" w:tplc="0421001B" w:tentative="1">
      <w:start w:val="1"/>
      <w:numFmt w:val="lowerRoman"/>
      <w:lvlText w:val="%6."/>
      <w:lvlJc w:val="right"/>
      <w:pPr>
        <w:ind w:left="4527" w:hanging="180"/>
      </w:pPr>
    </w:lvl>
    <w:lvl w:ilvl="6" w:tplc="0421000F" w:tentative="1">
      <w:start w:val="1"/>
      <w:numFmt w:val="decimal"/>
      <w:lvlText w:val="%7."/>
      <w:lvlJc w:val="left"/>
      <w:pPr>
        <w:ind w:left="5247" w:hanging="360"/>
      </w:pPr>
    </w:lvl>
    <w:lvl w:ilvl="7" w:tplc="04210019" w:tentative="1">
      <w:start w:val="1"/>
      <w:numFmt w:val="lowerLetter"/>
      <w:lvlText w:val="%8."/>
      <w:lvlJc w:val="left"/>
      <w:pPr>
        <w:ind w:left="5967" w:hanging="360"/>
      </w:pPr>
    </w:lvl>
    <w:lvl w:ilvl="8" w:tplc="0421001B" w:tentative="1">
      <w:start w:val="1"/>
      <w:numFmt w:val="lowerRoman"/>
      <w:lvlText w:val="%9."/>
      <w:lvlJc w:val="right"/>
      <w:pPr>
        <w:ind w:left="6687" w:hanging="180"/>
      </w:pPr>
    </w:lvl>
  </w:abstractNum>
  <w:num w:numId="1" w16cid:durableId="1705792773">
    <w:abstractNumId w:val="13"/>
  </w:num>
  <w:num w:numId="2" w16cid:durableId="937562843">
    <w:abstractNumId w:val="14"/>
  </w:num>
  <w:num w:numId="3" w16cid:durableId="378551871">
    <w:abstractNumId w:val="5"/>
  </w:num>
  <w:num w:numId="4" w16cid:durableId="214663110">
    <w:abstractNumId w:val="2"/>
  </w:num>
  <w:num w:numId="5" w16cid:durableId="883952068">
    <w:abstractNumId w:val="10"/>
  </w:num>
  <w:num w:numId="6" w16cid:durableId="1977879651">
    <w:abstractNumId w:val="9"/>
  </w:num>
  <w:num w:numId="7" w16cid:durableId="2043557913">
    <w:abstractNumId w:val="11"/>
  </w:num>
  <w:num w:numId="8" w16cid:durableId="1704018164">
    <w:abstractNumId w:val="1"/>
  </w:num>
  <w:num w:numId="9" w16cid:durableId="120537604">
    <w:abstractNumId w:val="8"/>
  </w:num>
  <w:num w:numId="10" w16cid:durableId="1006175269">
    <w:abstractNumId w:val="4"/>
  </w:num>
  <w:num w:numId="11" w16cid:durableId="658775395">
    <w:abstractNumId w:val="0"/>
  </w:num>
  <w:num w:numId="12" w16cid:durableId="522718049">
    <w:abstractNumId w:val="7"/>
  </w:num>
  <w:num w:numId="13" w16cid:durableId="313795899">
    <w:abstractNumId w:val="15"/>
  </w:num>
  <w:num w:numId="14" w16cid:durableId="1041978125">
    <w:abstractNumId w:val="12"/>
  </w:num>
  <w:num w:numId="15" w16cid:durableId="993684888">
    <w:abstractNumId w:val="3"/>
  </w:num>
  <w:num w:numId="16" w16cid:durableId="114199476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defaultTabStop w:val="153"/>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840D3"/>
    <w:rsid w:val="00001317"/>
    <w:rsid w:val="00004DF9"/>
    <w:rsid w:val="000072D5"/>
    <w:rsid w:val="00026FD7"/>
    <w:rsid w:val="00033FA3"/>
    <w:rsid w:val="00092AF3"/>
    <w:rsid w:val="000A2032"/>
    <w:rsid w:val="000C5A42"/>
    <w:rsid w:val="000C6396"/>
    <w:rsid w:val="000E3536"/>
    <w:rsid w:val="000F1029"/>
    <w:rsid w:val="001334B3"/>
    <w:rsid w:val="00135E7B"/>
    <w:rsid w:val="00154D2F"/>
    <w:rsid w:val="00164F13"/>
    <w:rsid w:val="00165A1D"/>
    <w:rsid w:val="001A35DD"/>
    <w:rsid w:val="001B4273"/>
    <w:rsid w:val="001B44E1"/>
    <w:rsid w:val="001C06BA"/>
    <w:rsid w:val="001C4200"/>
    <w:rsid w:val="001E1147"/>
    <w:rsid w:val="00204387"/>
    <w:rsid w:val="00210BE9"/>
    <w:rsid w:val="002168CD"/>
    <w:rsid w:val="002A670E"/>
    <w:rsid w:val="002C0ED0"/>
    <w:rsid w:val="002D66FC"/>
    <w:rsid w:val="002E0162"/>
    <w:rsid w:val="002F6426"/>
    <w:rsid w:val="00311F00"/>
    <w:rsid w:val="00321EA3"/>
    <w:rsid w:val="003463E1"/>
    <w:rsid w:val="00364B8F"/>
    <w:rsid w:val="00367653"/>
    <w:rsid w:val="00396421"/>
    <w:rsid w:val="003A5CFB"/>
    <w:rsid w:val="003A78D1"/>
    <w:rsid w:val="003B5F0B"/>
    <w:rsid w:val="003F3E24"/>
    <w:rsid w:val="00405B32"/>
    <w:rsid w:val="00443BFF"/>
    <w:rsid w:val="00447638"/>
    <w:rsid w:val="0045335F"/>
    <w:rsid w:val="00460404"/>
    <w:rsid w:val="004840D3"/>
    <w:rsid w:val="00485F0A"/>
    <w:rsid w:val="004A05EC"/>
    <w:rsid w:val="004A37B1"/>
    <w:rsid w:val="004B0590"/>
    <w:rsid w:val="004B2E75"/>
    <w:rsid w:val="004C59B3"/>
    <w:rsid w:val="004E2F65"/>
    <w:rsid w:val="00505776"/>
    <w:rsid w:val="00512A8F"/>
    <w:rsid w:val="005177E5"/>
    <w:rsid w:val="00522B11"/>
    <w:rsid w:val="005509F2"/>
    <w:rsid w:val="00581F18"/>
    <w:rsid w:val="0058281B"/>
    <w:rsid w:val="00591B38"/>
    <w:rsid w:val="005C258C"/>
    <w:rsid w:val="005F5E97"/>
    <w:rsid w:val="00605630"/>
    <w:rsid w:val="00627BD4"/>
    <w:rsid w:val="00655FD7"/>
    <w:rsid w:val="00686C27"/>
    <w:rsid w:val="0069079B"/>
    <w:rsid w:val="00694D0C"/>
    <w:rsid w:val="006A4C1A"/>
    <w:rsid w:val="006D67BB"/>
    <w:rsid w:val="007004D2"/>
    <w:rsid w:val="00723181"/>
    <w:rsid w:val="0074374E"/>
    <w:rsid w:val="0075564A"/>
    <w:rsid w:val="007605E0"/>
    <w:rsid w:val="00770764"/>
    <w:rsid w:val="007A52B3"/>
    <w:rsid w:val="007C4770"/>
    <w:rsid w:val="007D3EDE"/>
    <w:rsid w:val="007E1A08"/>
    <w:rsid w:val="007F0D71"/>
    <w:rsid w:val="008052D8"/>
    <w:rsid w:val="008106EA"/>
    <w:rsid w:val="008349EA"/>
    <w:rsid w:val="00834F59"/>
    <w:rsid w:val="00890326"/>
    <w:rsid w:val="008A03C4"/>
    <w:rsid w:val="008A5F8C"/>
    <w:rsid w:val="008A7EA7"/>
    <w:rsid w:val="008B1685"/>
    <w:rsid w:val="008D179D"/>
    <w:rsid w:val="008E74F7"/>
    <w:rsid w:val="008F3206"/>
    <w:rsid w:val="00906096"/>
    <w:rsid w:val="0093456D"/>
    <w:rsid w:val="009634E6"/>
    <w:rsid w:val="00970EEC"/>
    <w:rsid w:val="00987E07"/>
    <w:rsid w:val="009B7154"/>
    <w:rsid w:val="009C33BA"/>
    <w:rsid w:val="009C3916"/>
    <w:rsid w:val="00A40F9C"/>
    <w:rsid w:val="00AB571A"/>
    <w:rsid w:val="00AD51A0"/>
    <w:rsid w:val="00AD790F"/>
    <w:rsid w:val="00B3039D"/>
    <w:rsid w:val="00B64866"/>
    <w:rsid w:val="00B85317"/>
    <w:rsid w:val="00BA0EEF"/>
    <w:rsid w:val="00BC75E7"/>
    <w:rsid w:val="00BD2A22"/>
    <w:rsid w:val="00BF35EB"/>
    <w:rsid w:val="00C03471"/>
    <w:rsid w:val="00C26366"/>
    <w:rsid w:val="00C31185"/>
    <w:rsid w:val="00C36FEA"/>
    <w:rsid w:val="00C45DDA"/>
    <w:rsid w:val="00C7386C"/>
    <w:rsid w:val="00C8552B"/>
    <w:rsid w:val="00CA2D45"/>
    <w:rsid w:val="00CC0061"/>
    <w:rsid w:val="00CC7E2E"/>
    <w:rsid w:val="00CD3869"/>
    <w:rsid w:val="00CD45E8"/>
    <w:rsid w:val="00CE1F5A"/>
    <w:rsid w:val="00CE2582"/>
    <w:rsid w:val="00CF5776"/>
    <w:rsid w:val="00D03079"/>
    <w:rsid w:val="00D40C09"/>
    <w:rsid w:val="00D56CBE"/>
    <w:rsid w:val="00D83EA5"/>
    <w:rsid w:val="00D86C59"/>
    <w:rsid w:val="00DC1D32"/>
    <w:rsid w:val="00DD18F0"/>
    <w:rsid w:val="00E14B56"/>
    <w:rsid w:val="00E25809"/>
    <w:rsid w:val="00E313DC"/>
    <w:rsid w:val="00E3649E"/>
    <w:rsid w:val="00E453E5"/>
    <w:rsid w:val="00E719E9"/>
    <w:rsid w:val="00E74BB1"/>
    <w:rsid w:val="00EA25B4"/>
    <w:rsid w:val="00ED77CD"/>
    <w:rsid w:val="00EE13B2"/>
    <w:rsid w:val="00EE727E"/>
    <w:rsid w:val="00F05CD3"/>
    <w:rsid w:val="00F07BA8"/>
    <w:rsid w:val="00F201A9"/>
    <w:rsid w:val="00F539C0"/>
    <w:rsid w:val="00F70738"/>
    <w:rsid w:val="00F8057E"/>
    <w:rsid w:val="00F90084"/>
    <w:rsid w:val="00F97FA7"/>
    <w:rsid w:val="00FA6CA7"/>
    <w:rsid w:val="00FB1630"/>
    <w:rsid w:val="00FC35CC"/>
    <w:rsid w:val="00FE46ED"/>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E5E2360"/>
  <w15:chartTrackingRefBased/>
  <w15:docId w15:val="{7EFCE160-DA84-4D5C-B70A-63F5156961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bCs/>
        <w:kern w:val="2"/>
        <w:sz w:val="24"/>
        <w:szCs w:val="24"/>
        <w:lang w:val="id-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uiPriority="9"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34F59"/>
    <w:pPr>
      <w:spacing w:after="0" w:line="360" w:lineRule="auto"/>
      <w:ind w:firstLine="567"/>
      <w:jc w:val="both"/>
    </w:pPr>
    <w:rPr>
      <w:rFonts w:eastAsiaTheme="minorEastAsia" w:cstheme="minorBidi"/>
      <w:bCs w:val="0"/>
      <w:color w:val="000000" w:themeColor="text1"/>
      <w:szCs w:val="22"/>
      <w:lang w:eastAsia="ja-JP"/>
    </w:rPr>
  </w:style>
  <w:style w:type="paragraph" w:styleId="Judul1">
    <w:name w:val="heading 1"/>
    <w:basedOn w:val="Normal"/>
    <w:next w:val="TidakAdaSpasi"/>
    <w:link w:val="Judul1KAR"/>
    <w:uiPriority w:val="9"/>
    <w:qFormat/>
    <w:rsid w:val="00D56CBE"/>
    <w:pPr>
      <w:keepNext/>
      <w:keepLines/>
      <w:numPr>
        <w:numId w:val="4"/>
      </w:numPr>
      <w:tabs>
        <w:tab w:val="clear" w:pos="964"/>
      </w:tabs>
      <w:spacing w:after="240" w:line="240" w:lineRule="auto"/>
      <w:jc w:val="center"/>
      <w:outlineLvl w:val="0"/>
    </w:pPr>
    <w:rPr>
      <w:rFonts w:eastAsiaTheme="majorEastAsia" w:cstheme="majorBidi"/>
      <w:b/>
      <w:color w:val="auto"/>
      <w:sz w:val="28"/>
      <w:szCs w:val="32"/>
    </w:rPr>
  </w:style>
  <w:style w:type="paragraph" w:styleId="Judul2">
    <w:name w:val="heading 2"/>
    <w:basedOn w:val="Normal"/>
    <w:next w:val="Normal"/>
    <w:link w:val="Judul2KAR"/>
    <w:uiPriority w:val="9"/>
    <w:qFormat/>
    <w:rsid w:val="008A7EA7"/>
    <w:pPr>
      <w:keepNext/>
      <w:keepLines/>
      <w:numPr>
        <w:ilvl w:val="1"/>
        <w:numId w:val="4"/>
      </w:numPr>
      <w:spacing w:after="240"/>
      <w:jc w:val="left"/>
      <w:outlineLvl w:val="1"/>
    </w:pPr>
    <w:rPr>
      <w:rFonts w:eastAsiaTheme="majorEastAsia" w:cstheme="majorBidi"/>
      <w:b/>
      <w:color w:val="auto"/>
      <w:szCs w:val="26"/>
    </w:rPr>
  </w:style>
  <w:style w:type="paragraph" w:styleId="Judul3">
    <w:name w:val="heading 3"/>
    <w:basedOn w:val="Normal"/>
    <w:next w:val="Normal"/>
    <w:link w:val="Judul3KAR"/>
    <w:uiPriority w:val="9"/>
    <w:qFormat/>
    <w:rsid w:val="002E0162"/>
    <w:pPr>
      <w:keepNext/>
      <w:keepLines/>
      <w:numPr>
        <w:ilvl w:val="2"/>
        <w:numId w:val="4"/>
      </w:numPr>
      <w:spacing w:before="120"/>
      <w:ind w:left="567"/>
      <w:outlineLvl w:val="2"/>
    </w:pPr>
    <w:rPr>
      <w:rFonts w:eastAsiaTheme="majorEastAsia" w:cstheme="majorBidi"/>
      <w:color w:val="auto"/>
      <w:szCs w:val="24"/>
    </w:rPr>
  </w:style>
  <w:style w:type="paragraph" w:styleId="Judul4">
    <w:name w:val="heading 4"/>
    <w:basedOn w:val="Normal"/>
    <w:next w:val="Normal"/>
    <w:link w:val="Judul4KAR"/>
    <w:uiPriority w:val="9"/>
    <w:qFormat/>
    <w:rsid w:val="00BC75E7"/>
    <w:pPr>
      <w:keepNext/>
      <w:keepLines/>
      <w:numPr>
        <w:ilvl w:val="3"/>
        <w:numId w:val="4"/>
      </w:numPr>
      <w:spacing w:before="40"/>
      <w:outlineLvl w:val="3"/>
    </w:pPr>
    <w:rPr>
      <w:rFonts w:asciiTheme="majorHAnsi" w:eastAsiaTheme="majorEastAsia" w:hAnsiTheme="majorHAnsi" w:cstheme="majorBidi"/>
      <w:i/>
      <w:iCs/>
      <w:color w:val="2F5496" w:themeColor="accent1" w:themeShade="BF"/>
    </w:rPr>
  </w:style>
  <w:style w:type="paragraph" w:styleId="Judul5">
    <w:name w:val="heading 5"/>
    <w:basedOn w:val="Normal"/>
    <w:next w:val="Normal"/>
    <w:link w:val="Judul5KAR"/>
    <w:uiPriority w:val="9"/>
    <w:qFormat/>
    <w:rsid w:val="00BC75E7"/>
    <w:pPr>
      <w:keepNext/>
      <w:keepLines/>
      <w:numPr>
        <w:ilvl w:val="4"/>
        <w:numId w:val="4"/>
      </w:numPr>
      <w:spacing w:before="40"/>
      <w:outlineLvl w:val="4"/>
    </w:pPr>
    <w:rPr>
      <w:rFonts w:asciiTheme="majorHAnsi" w:eastAsiaTheme="majorEastAsia" w:hAnsiTheme="majorHAnsi" w:cstheme="majorBidi"/>
      <w:color w:val="2F5496" w:themeColor="accent1" w:themeShade="BF"/>
    </w:rPr>
  </w:style>
  <w:style w:type="paragraph" w:styleId="Judul6">
    <w:name w:val="heading 6"/>
    <w:basedOn w:val="Normal"/>
    <w:next w:val="Normal"/>
    <w:link w:val="Judul6KAR"/>
    <w:uiPriority w:val="9"/>
    <w:semiHidden/>
    <w:unhideWhenUsed/>
    <w:qFormat/>
    <w:rsid w:val="00BC75E7"/>
    <w:pPr>
      <w:keepNext/>
      <w:keepLines/>
      <w:numPr>
        <w:ilvl w:val="5"/>
        <w:numId w:val="4"/>
      </w:numPr>
      <w:spacing w:before="40"/>
      <w:outlineLvl w:val="5"/>
    </w:pPr>
    <w:rPr>
      <w:rFonts w:asciiTheme="majorHAnsi" w:eastAsiaTheme="majorEastAsia" w:hAnsiTheme="majorHAnsi" w:cstheme="majorBidi"/>
      <w:color w:val="1F3763" w:themeColor="accent1" w:themeShade="7F"/>
    </w:rPr>
  </w:style>
  <w:style w:type="paragraph" w:styleId="Judul7">
    <w:name w:val="heading 7"/>
    <w:basedOn w:val="Normal"/>
    <w:next w:val="Normal"/>
    <w:link w:val="Judul7KAR"/>
    <w:uiPriority w:val="9"/>
    <w:semiHidden/>
    <w:unhideWhenUsed/>
    <w:qFormat/>
    <w:rsid w:val="00BC75E7"/>
    <w:pPr>
      <w:keepNext/>
      <w:keepLines/>
      <w:numPr>
        <w:ilvl w:val="6"/>
        <w:numId w:val="4"/>
      </w:numPr>
      <w:spacing w:before="40"/>
      <w:outlineLvl w:val="6"/>
    </w:pPr>
    <w:rPr>
      <w:rFonts w:asciiTheme="majorHAnsi" w:eastAsiaTheme="majorEastAsia" w:hAnsiTheme="majorHAnsi" w:cstheme="majorBidi"/>
      <w:i/>
      <w:iCs/>
      <w:color w:val="1F3763" w:themeColor="accent1" w:themeShade="7F"/>
    </w:rPr>
  </w:style>
  <w:style w:type="paragraph" w:styleId="Judul8">
    <w:name w:val="heading 8"/>
    <w:basedOn w:val="Normal"/>
    <w:next w:val="Normal"/>
    <w:link w:val="Judul8KAR"/>
    <w:uiPriority w:val="9"/>
    <w:semiHidden/>
    <w:unhideWhenUsed/>
    <w:qFormat/>
    <w:rsid w:val="00BC75E7"/>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Judul9">
    <w:name w:val="heading 9"/>
    <w:basedOn w:val="Normal"/>
    <w:next w:val="Normal"/>
    <w:link w:val="Judul9KAR"/>
    <w:uiPriority w:val="9"/>
    <w:semiHidden/>
    <w:unhideWhenUsed/>
    <w:qFormat/>
    <w:rsid w:val="00BC75E7"/>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next w:val="Normal"/>
    <w:link w:val="JudulKAR"/>
    <w:uiPriority w:val="10"/>
    <w:qFormat/>
    <w:rsid w:val="004840D3"/>
    <w:pPr>
      <w:spacing w:before="240"/>
      <w:jc w:val="center"/>
    </w:pPr>
    <w:rPr>
      <w:rFonts w:eastAsia="Arial" w:cs="Times New Roman"/>
      <w:b/>
      <w:bCs/>
      <w:sz w:val="28"/>
      <w:szCs w:val="28"/>
      <w:lang w:val="en-US"/>
    </w:rPr>
  </w:style>
  <w:style w:type="character" w:customStyle="1" w:styleId="JudulKAR">
    <w:name w:val="Judul KAR"/>
    <w:basedOn w:val="FontParagrafDefault"/>
    <w:link w:val="Judul"/>
    <w:uiPriority w:val="10"/>
    <w:rsid w:val="004840D3"/>
    <w:rPr>
      <w:rFonts w:eastAsia="Arial"/>
      <w:b/>
      <w:color w:val="000000" w:themeColor="text1"/>
      <w:sz w:val="28"/>
      <w:szCs w:val="28"/>
      <w:lang w:val="en-US" w:eastAsia="ja-JP"/>
    </w:rPr>
  </w:style>
  <w:style w:type="character" w:customStyle="1" w:styleId="Judul1KAR">
    <w:name w:val="Judul 1 KAR"/>
    <w:basedOn w:val="FontParagrafDefault"/>
    <w:link w:val="Judul1"/>
    <w:uiPriority w:val="9"/>
    <w:rsid w:val="00D56CBE"/>
    <w:rPr>
      <w:rFonts w:eastAsiaTheme="majorEastAsia" w:cstheme="majorBidi"/>
      <w:b/>
      <w:bCs w:val="0"/>
      <w:sz w:val="28"/>
      <w:szCs w:val="32"/>
      <w:lang w:eastAsia="ja-JP"/>
    </w:rPr>
  </w:style>
  <w:style w:type="paragraph" w:styleId="TidakAdaSpasi">
    <w:name w:val="No Spacing"/>
    <w:next w:val="Normal"/>
    <w:uiPriority w:val="1"/>
    <w:qFormat/>
    <w:rsid w:val="004A05EC"/>
    <w:pPr>
      <w:spacing w:after="0" w:line="240" w:lineRule="auto"/>
      <w:jc w:val="center"/>
    </w:pPr>
    <w:rPr>
      <w:rFonts w:eastAsiaTheme="minorEastAsia" w:cstheme="minorBidi"/>
      <w:b/>
      <w:bCs w:val="0"/>
      <w:color w:val="000000" w:themeColor="text1"/>
      <w:sz w:val="28"/>
      <w:szCs w:val="22"/>
      <w:lang w:eastAsia="ja-JP"/>
    </w:rPr>
  </w:style>
  <w:style w:type="character" w:customStyle="1" w:styleId="Judul2KAR">
    <w:name w:val="Judul 2 KAR"/>
    <w:basedOn w:val="FontParagrafDefault"/>
    <w:link w:val="Judul2"/>
    <w:uiPriority w:val="9"/>
    <w:rsid w:val="008A7EA7"/>
    <w:rPr>
      <w:rFonts w:eastAsiaTheme="majorEastAsia" w:cstheme="majorBidi"/>
      <w:b/>
      <w:bCs w:val="0"/>
      <w:szCs w:val="26"/>
      <w:lang w:eastAsia="ja-JP"/>
    </w:rPr>
  </w:style>
  <w:style w:type="paragraph" w:styleId="DaftarParagraf">
    <w:name w:val="List Paragraph"/>
    <w:basedOn w:val="Normal"/>
    <w:uiPriority w:val="34"/>
    <w:qFormat/>
    <w:rsid w:val="00E74BB1"/>
    <w:pPr>
      <w:spacing w:line="240" w:lineRule="auto"/>
      <w:contextualSpacing/>
    </w:pPr>
  </w:style>
  <w:style w:type="character" w:customStyle="1" w:styleId="Judul3KAR">
    <w:name w:val="Judul 3 KAR"/>
    <w:basedOn w:val="FontParagrafDefault"/>
    <w:link w:val="Judul3"/>
    <w:uiPriority w:val="9"/>
    <w:rsid w:val="002E0162"/>
    <w:rPr>
      <w:rFonts w:eastAsiaTheme="majorEastAsia" w:cstheme="majorBidi"/>
      <w:bCs w:val="0"/>
      <w:lang w:eastAsia="ja-JP"/>
    </w:rPr>
  </w:style>
  <w:style w:type="character" w:customStyle="1" w:styleId="Judul4KAR">
    <w:name w:val="Judul 4 KAR"/>
    <w:basedOn w:val="FontParagrafDefault"/>
    <w:link w:val="Judul4"/>
    <w:uiPriority w:val="9"/>
    <w:rsid w:val="00BC75E7"/>
    <w:rPr>
      <w:rFonts w:asciiTheme="majorHAnsi" w:eastAsiaTheme="majorEastAsia" w:hAnsiTheme="majorHAnsi" w:cstheme="majorBidi"/>
      <w:bCs w:val="0"/>
      <w:i/>
      <w:iCs/>
      <w:color w:val="2F5496" w:themeColor="accent1" w:themeShade="BF"/>
      <w:szCs w:val="22"/>
      <w:lang w:eastAsia="ja-JP"/>
    </w:rPr>
  </w:style>
  <w:style w:type="character" w:customStyle="1" w:styleId="Judul5KAR">
    <w:name w:val="Judul 5 KAR"/>
    <w:basedOn w:val="FontParagrafDefault"/>
    <w:link w:val="Judul5"/>
    <w:uiPriority w:val="9"/>
    <w:rsid w:val="00BC75E7"/>
    <w:rPr>
      <w:rFonts w:asciiTheme="majorHAnsi" w:eastAsiaTheme="majorEastAsia" w:hAnsiTheme="majorHAnsi" w:cstheme="majorBidi"/>
      <w:bCs w:val="0"/>
      <w:color w:val="2F5496" w:themeColor="accent1" w:themeShade="BF"/>
      <w:szCs w:val="22"/>
      <w:lang w:eastAsia="ja-JP"/>
    </w:rPr>
  </w:style>
  <w:style w:type="character" w:customStyle="1" w:styleId="Judul6KAR">
    <w:name w:val="Judul 6 KAR"/>
    <w:basedOn w:val="FontParagrafDefault"/>
    <w:link w:val="Judul6"/>
    <w:uiPriority w:val="9"/>
    <w:semiHidden/>
    <w:rsid w:val="00BC75E7"/>
    <w:rPr>
      <w:rFonts w:asciiTheme="majorHAnsi" w:eastAsiaTheme="majorEastAsia" w:hAnsiTheme="majorHAnsi" w:cstheme="majorBidi"/>
      <w:bCs w:val="0"/>
      <w:color w:val="1F3763" w:themeColor="accent1" w:themeShade="7F"/>
      <w:szCs w:val="22"/>
      <w:lang w:eastAsia="ja-JP"/>
    </w:rPr>
  </w:style>
  <w:style w:type="character" w:customStyle="1" w:styleId="Judul7KAR">
    <w:name w:val="Judul 7 KAR"/>
    <w:basedOn w:val="FontParagrafDefault"/>
    <w:link w:val="Judul7"/>
    <w:uiPriority w:val="9"/>
    <w:semiHidden/>
    <w:rsid w:val="00BC75E7"/>
    <w:rPr>
      <w:rFonts w:asciiTheme="majorHAnsi" w:eastAsiaTheme="majorEastAsia" w:hAnsiTheme="majorHAnsi" w:cstheme="majorBidi"/>
      <w:bCs w:val="0"/>
      <w:i/>
      <w:iCs/>
      <w:color w:val="1F3763" w:themeColor="accent1" w:themeShade="7F"/>
      <w:szCs w:val="22"/>
      <w:lang w:eastAsia="ja-JP"/>
    </w:rPr>
  </w:style>
  <w:style w:type="character" w:customStyle="1" w:styleId="Judul8KAR">
    <w:name w:val="Judul 8 KAR"/>
    <w:basedOn w:val="FontParagrafDefault"/>
    <w:link w:val="Judul8"/>
    <w:uiPriority w:val="9"/>
    <w:semiHidden/>
    <w:rsid w:val="00BC75E7"/>
    <w:rPr>
      <w:rFonts w:asciiTheme="majorHAnsi" w:eastAsiaTheme="majorEastAsia" w:hAnsiTheme="majorHAnsi" w:cstheme="majorBidi"/>
      <w:bCs w:val="0"/>
      <w:color w:val="272727" w:themeColor="text1" w:themeTint="D8"/>
      <w:sz w:val="21"/>
      <w:szCs w:val="21"/>
      <w:lang w:eastAsia="ja-JP"/>
    </w:rPr>
  </w:style>
  <w:style w:type="character" w:customStyle="1" w:styleId="Judul9KAR">
    <w:name w:val="Judul 9 KAR"/>
    <w:basedOn w:val="FontParagrafDefault"/>
    <w:link w:val="Judul9"/>
    <w:uiPriority w:val="9"/>
    <w:semiHidden/>
    <w:rsid w:val="00BC75E7"/>
    <w:rPr>
      <w:rFonts w:asciiTheme="majorHAnsi" w:eastAsiaTheme="majorEastAsia" w:hAnsiTheme="majorHAnsi" w:cstheme="majorBidi"/>
      <w:bCs w:val="0"/>
      <w:i/>
      <w:iCs/>
      <w:color w:val="272727" w:themeColor="text1" w:themeTint="D8"/>
      <w:sz w:val="21"/>
      <w:szCs w:val="21"/>
      <w:lang w:eastAsia="ja-JP"/>
    </w:rPr>
  </w:style>
  <w:style w:type="paragraph" w:styleId="Header">
    <w:name w:val="header"/>
    <w:basedOn w:val="Normal"/>
    <w:link w:val="HeaderKAR"/>
    <w:uiPriority w:val="99"/>
    <w:unhideWhenUsed/>
    <w:rsid w:val="004A05EC"/>
    <w:pPr>
      <w:tabs>
        <w:tab w:val="center" w:pos="4513"/>
        <w:tab w:val="right" w:pos="9026"/>
      </w:tabs>
      <w:spacing w:line="240" w:lineRule="auto"/>
    </w:pPr>
  </w:style>
  <w:style w:type="character" w:customStyle="1" w:styleId="HeaderKAR">
    <w:name w:val="Header KAR"/>
    <w:basedOn w:val="FontParagrafDefault"/>
    <w:link w:val="Header"/>
    <w:uiPriority w:val="99"/>
    <w:rsid w:val="004A05EC"/>
    <w:rPr>
      <w:rFonts w:eastAsiaTheme="minorEastAsia" w:cstheme="minorBidi"/>
      <w:bCs w:val="0"/>
      <w:color w:val="000000" w:themeColor="text1"/>
      <w:szCs w:val="22"/>
      <w:lang w:eastAsia="ja-JP"/>
    </w:rPr>
  </w:style>
  <w:style w:type="paragraph" w:styleId="Footer">
    <w:name w:val="footer"/>
    <w:basedOn w:val="Normal"/>
    <w:link w:val="FooterKAR"/>
    <w:uiPriority w:val="99"/>
    <w:unhideWhenUsed/>
    <w:rsid w:val="004A05EC"/>
    <w:pPr>
      <w:tabs>
        <w:tab w:val="center" w:pos="4513"/>
        <w:tab w:val="right" w:pos="9026"/>
      </w:tabs>
      <w:spacing w:line="240" w:lineRule="auto"/>
    </w:pPr>
  </w:style>
  <w:style w:type="character" w:customStyle="1" w:styleId="FooterKAR">
    <w:name w:val="Footer KAR"/>
    <w:basedOn w:val="FontParagrafDefault"/>
    <w:link w:val="Footer"/>
    <w:uiPriority w:val="99"/>
    <w:rsid w:val="004A05EC"/>
    <w:rPr>
      <w:rFonts w:eastAsiaTheme="minorEastAsia" w:cstheme="minorBidi"/>
      <w:bCs w:val="0"/>
      <w:color w:val="000000" w:themeColor="text1"/>
      <w:szCs w:val="22"/>
      <w:lang w:eastAsia="ja-JP"/>
    </w:rPr>
  </w:style>
  <w:style w:type="paragraph" w:styleId="TOC1">
    <w:name w:val="toc 1"/>
    <w:basedOn w:val="Normal"/>
    <w:next w:val="Normal"/>
    <w:autoRedefine/>
    <w:uiPriority w:val="39"/>
    <w:unhideWhenUsed/>
    <w:rsid w:val="00987E07"/>
    <w:pPr>
      <w:spacing w:after="100"/>
    </w:pPr>
  </w:style>
  <w:style w:type="paragraph" w:styleId="TOC2">
    <w:name w:val="toc 2"/>
    <w:basedOn w:val="Normal"/>
    <w:next w:val="Normal"/>
    <w:autoRedefine/>
    <w:uiPriority w:val="39"/>
    <w:unhideWhenUsed/>
    <w:rsid w:val="00987E07"/>
    <w:pPr>
      <w:spacing w:after="100"/>
      <w:ind w:left="240"/>
    </w:pPr>
  </w:style>
  <w:style w:type="character" w:styleId="Hyperlink">
    <w:name w:val="Hyperlink"/>
    <w:basedOn w:val="FontParagrafDefault"/>
    <w:uiPriority w:val="99"/>
    <w:unhideWhenUsed/>
    <w:rsid w:val="00987E07"/>
    <w:rPr>
      <w:color w:val="0563C1" w:themeColor="hyperlink"/>
      <w:u w:val="single"/>
    </w:rPr>
  </w:style>
  <w:style w:type="character" w:styleId="SebutanYangBelumTerselesaikan">
    <w:name w:val="Unresolved Mention"/>
    <w:basedOn w:val="FontParagrafDefault"/>
    <w:uiPriority w:val="99"/>
    <w:semiHidden/>
    <w:unhideWhenUsed/>
    <w:rsid w:val="00BA0EEF"/>
    <w:rPr>
      <w:color w:val="605E5C"/>
      <w:shd w:val="clear" w:color="auto" w:fill="E1DFDD"/>
    </w:rPr>
  </w:style>
  <w:style w:type="paragraph" w:styleId="NormalWeb">
    <w:name w:val="Normal (Web)"/>
    <w:basedOn w:val="Normal"/>
    <w:uiPriority w:val="99"/>
    <w:semiHidden/>
    <w:unhideWhenUsed/>
    <w:rsid w:val="00BA0EEF"/>
    <w:pPr>
      <w:spacing w:before="100" w:beforeAutospacing="1" w:after="100" w:afterAutospacing="1" w:line="240" w:lineRule="auto"/>
      <w:ind w:firstLine="0"/>
      <w:jc w:val="left"/>
    </w:pPr>
    <w:rPr>
      <w:rFonts w:eastAsia="Times New Roman" w:cs="Times New Roman"/>
      <w:color w:val="auto"/>
      <w:kern w:val="0"/>
      <w:szCs w:val="24"/>
      <w:lang w:eastAsia="id-ID"/>
      <w14:ligatures w14:val="none"/>
    </w:rPr>
  </w:style>
  <w:style w:type="character" w:styleId="HiperlinkyangDiikuti">
    <w:name w:val="FollowedHyperlink"/>
    <w:basedOn w:val="FontParagrafDefault"/>
    <w:uiPriority w:val="99"/>
    <w:semiHidden/>
    <w:unhideWhenUsed/>
    <w:rsid w:val="00BA0EEF"/>
    <w:rPr>
      <w:color w:val="954F72" w:themeColor="followedHyperlink"/>
      <w:u w:val="single"/>
    </w:rPr>
  </w:style>
  <w:style w:type="paragraph" w:styleId="TeksBiasa">
    <w:name w:val="Plain Text"/>
    <w:basedOn w:val="Normal"/>
    <w:link w:val="TeksBiasaKAR"/>
    <w:uiPriority w:val="99"/>
    <w:unhideWhenUsed/>
    <w:rsid w:val="00906096"/>
    <w:pPr>
      <w:spacing w:line="240" w:lineRule="auto"/>
      <w:ind w:firstLine="0"/>
      <w:jc w:val="left"/>
    </w:pPr>
    <w:rPr>
      <w:rFonts w:ascii="Consolas" w:eastAsiaTheme="minorHAnsi" w:hAnsi="Consolas" w:cs="Times New Roman"/>
      <w:bCs/>
      <w:color w:val="auto"/>
      <w:sz w:val="21"/>
      <w:szCs w:val="21"/>
      <w:lang w:eastAsia="en-US"/>
    </w:rPr>
  </w:style>
  <w:style w:type="character" w:customStyle="1" w:styleId="TeksBiasaKAR">
    <w:name w:val="Teks Biasa KAR"/>
    <w:basedOn w:val="FontParagrafDefault"/>
    <w:link w:val="TeksBiasa"/>
    <w:uiPriority w:val="99"/>
    <w:rsid w:val="00906096"/>
    <w:rPr>
      <w:rFonts w:ascii="Consolas" w:hAnsi="Consolas"/>
      <w:sz w:val="21"/>
      <w:szCs w:val="21"/>
    </w:rPr>
  </w:style>
  <w:style w:type="paragraph" w:styleId="Normal0">
    <w:name w:val="Normal"/>
    <w:qFormat/>
    <w:rsid w:val="00834F59"/>
    <w:pPr>
      <w:spacing w:after="0" w:line="360" w:lineRule="auto"/>
      <w:jc w:val="both"/>
    </w:pPr>
    <w:rPr>
      <w:rFonts w:eastAsiaTheme="minorEastAsia" w:cstheme="minorBidi"/>
      <w:bCs w:val="0"/>
      <w:color w:val="000000" w:themeColor="text1"/>
      <w:szCs w:val="22"/>
      <w:lang w:eastAsia="ja-JP"/>
    </w:rPr>
  </w:style>
  <w:style w:type="paragraph" w:styleId="Bibliografi">
    <w:name w:val="Bibliography"/>
    <w:basedOn w:val="Normal"/>
    <w:next w:val="Normal"/>
    <w:uiPriority w:val="37"/>
    <w:rsid w:val="00834F59"/>
    <w:pPr>
      <w:numPr>
        <w:numId w:val="16"/>
      </w:numPr>
      <w:ind w:left="567" w:hanging="567"/>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0926619">
      <w:bodyDiv w:val="1"/>
      <w:marLeft w:val="0"/>
      <w:marRight w:val="0"/>
      <w:marTop w:val="0"/>
      <w:marBottom w:val="0"/>
      <w:divBdr>
        <w:top w:val="none" w:sz="0" w:space="0" w:color="auto"/>
        <w:left w:val="none" w:sz="0" w:space="0" w:color="auto"/>
        <w:bottom w:val="none" w:sz="0" w:space="0" w:color="auto"/>
        <w:right w:val="none" w:sz="0" w:space="0" w:color="auto"/>
      </w:divBdr>
      <w:divsChild>
        <w:div w:id="208540028">
          <w:marLeft w:val="0"/>
          <w:marRight w:val="0"/>
          <w:marTop w:val="0"/>
          <w:marBottom w:val="0"/>
          <w:divBdr>
            <w:top w:val="none" w:sz="0" w:space="0" w:color="auto"/>
            <w:left w:val="none" w:sz="0" w:space="0" w:color="auto"/>
            <w:bottom w:val="none" w:sz="0" w:space="0" w:color="auto"/>
            <w:right w:val="none" w:sz="0" w:space="0" w:color="auto"/>
          </w:divBdr>
        </w:div>
        <w:div w:id="1626540486">
          <w:marLeft w:val="0"/>
          <w:marRight w:val="0"/>
          <w:marTop w:val="0"/>
          <w:marBottom w:val="0"/>
          <w:divBdr>
            <w:top w:val="none" w:sz="0" w:space="0" w:color="auto"/>
            <w:left w:val="none" w:sz="0" w:space="0" w:color="auto"/>
            <w:bottom w:val="none" w:sz="0" w:space="0" w:color="auto"/>
            <w:right w:val="none" w:sz="0" w:space="0" w:color="auto"/>
          </w:divBdr>
        </w:div>
      </w:divsChild>
    </w:div>
    <w:div w:id="164708614">
      <w:bodyDiv w:val="1"/>
      <w:marLeft w:val="0"/>
      <w:marRight w:val="0"/>
      <w:marTop w:val="0"/>
      <w:marBottom w:val="0"/>
      <w:divBdr>
        <w:top w:val="none" w:sz="0" w:space="0" w:color="auto"/>
        <w:left w:val="none" w:sz="0" w:space="0" w:color="auto"/>
        <w:bottom w:val="none" w:sz="0" w:space="0" w:color="auto"/>
        <w:right w:val="none" w:sz="0" w:space="0" w:color="auto"/>
      </w:divBdr>
    </w:div>
    <w:div w:id="294483638">
      <w:bodyDiv w:val="1"/>
      <w:marLeft w:val="0"/>
      <w:marRight w:val="0"/>
      <w:marTop w:val="0"/>
      <w:marBottom w:val="0"/>
      <w:divBdr>
        <w:top w:val="none" w:sz="0" w:space="0" w:color="auto"/>
        <w:left w:val="none" w:sz="0" w:space="0" w:color="auto"/>
        <w:bottom w:val="none" w:sz="0" w:space="0" w:color="auto"/>
        <w:right w:val="none" w:sz="0" w:space="0" w:color="auto"/>
      </w:divBdr>
    </w:div>
    <w:div w:id="374621563">
      <w:bodyDiv w:val="1"/>
      <w:marLeft w:val="0"/>
      <w:marRight w:val="0"/>
      <w:marTop w:val="0"/>
      <w:marBottom w:val="0"/>
      <w:divBdr>
        <w:top w:val="none" w:sz="0" w:space="0" w:color="auto"/>
        <w:left w:val="none" w:sz="0" w:space="0" w:color="auto"/>
        <w:bottom w:val="none" w:sz="0" w:space="0" w:color="auto"/>
        <w:right w:val="none" w:sz="0" w:space="0" w:color="auto"/>
      </w:divBdr>
      <w:divsChild>
        <w:div w:id="1539515521">
          <w:marLeft w:val="0"/>
          <w:marRight w:val="0"/>
          <w:marTop w:val="0"/>
          <w:marBottom w:val="0"/>
          <w:divBdr>
            <w:top w:val="none" w:sz="0" w:space="0" w:color="auto"/>
            <w:left w:val="none" w:sz="0" w:space="0" w:color="auto"/>
            <w:bottom w:val="none" w:sz="0" w:space="0" w:color="auto"/>
            <w:right w:val="none" w:sz="0" w:space="0" w:color="auto"/>
          </w:divBdr>
        </w:div>
        <w:div w:id="123235006">
          <w:marLeft w:val="0"/>
          <w:marRight w:val="0"/>
          <w:marTop w:val="0"/>
          <w:marBottom w:val="0"/>
          <w:divBdr>
            <w:top w:val="none" w:sz="0" w:space="0" w:color="auto"/>
            <w:left w:val="none" w:sz="0" w:space="0" w:color="auto"/>
            <w:bottom w:val="none" w:sz="0" w:space="0" w:color="auto"/>
            <w:right w:val="none" w:sz="0" w:space="0" w:color="auto"/>
          </w:divBdr>
        </w:div>
      </w:divsChild>
    </w:div>
    <w:div w:id="567691053">
      <w:bodyDiv w:val="1"/>
      <w:marLeft w:val="0"/>
      <w:marRight w:val="0"/>
      <w:marTop w:val="0"/>
      <w:marBottom w:val="0"/>
      <w:divBdr>
        <w:top w:val="none" w:sz="0" w:space="0" w:color="auto"/>
        <w:left w:val="none" w:sz="0" w:space="0" w:color="auto"/>
        <w:bottom w:val="none" w:sz="0" w:space="0" w:color="auto"/>
        <w:right w:val="none" w:sz="0" w:space="0" w:color="auto"/>
      </w:divBdr>
      <w:divsChild>
        <w:div w:id="1258127083">
          <w:marLeft w:val="0"/>
          <w:marRight w:val="0"/>
          <w:marTop w:val="0"/>
          <w:marBottom w:val="0"/>
          <w:divBdr>
            <w:top w:val="none" w:sz="0" w:space="0" w:color="auto"/>
            <w:left w:val="none" w:sz="0" w:space="0" w:color="auto"/>
            <w:bottom w:val="none" w:sz="0" w:space="0" w:color="auto"/>
            <w:right w:val="none" w:sz="0" w:space="0" w:color="auto"/>
          </w:divBdr>
        </w:div>
        <w:div w:id="802424683">
          <w:marLeft w:val="0"/>
          <w:marRight w:val="0"/>
          <w:marTop w:val="0"/>
          <w:marBottom w:val="0"/>
          <w:divBdr>
            <w:top w:val="none" w:sz="0" w:space="0" w:color="auto"/>
            <w:left w:val="none" w:sz="0" w:space="0" w:color="auto"/>
            <w:bottom w:val="none" w:sz="0" w:space="0" w:color="auto"/>
            <w:right w:val="none" w:sz="0" w:space="0" w:color="auto"/>
          </w:divBdr>
        </w:div>
      </w:divsChild>
    </w:div>
    <w:div w:id="598024044">
      <w:bodyDiv w:val="1"/>
      <w:marLeft w:val="0"/>
      <w:marRight w:val="0"/>
      <w:marTop w:val="0"/>
      <w:marBottom w:val="0"/>
      <w:divBdr>
        <w:top w:val="none" w:sz="0" w:space="0" w:color="auto"/>
        <w:left w:val="none" w:sz="0" w:space="0" w:color="auto"/>
        <w:bottom w:val="none" w:sz="0" w:space="0" w:color="auto"/>
        <w:right w:val="none" w:sz="0" w:space="0" w:color="auto"/>
      </w:divBdr>
    </w:div>
    <w:div w:id="729110065">
      <w:bodyDiv w:val="1"/>
      <w:marLeft w:val="0"/>
      <w:marRight w:val="0"/>
      <w:marTop w:val="0"/>
      <w:marBottom w:val="0"/>
      <w:divBdr>
        <w:top w:val="none" w:sz="0" w:space="0" w:color="auto"/>
        <w:left w:val="none" w:sz="0" w:space="0" w:color="auto"/>
        <w:bottom w:val="none" w:sz="0" w:space="0" w:color="auto"/>
        <w:right w:val="none" w:sz="0" w:space="0" w:color="auto"/>
      </w:divBdr>
      <w:divsChild>
        <w:div w:id="2033216555">
          <w:marLeft w:val="0"/>
          <w:marRight w:val="0"/>
          <w:marTop w:val="0"/>
          <w:marBottom w:val="0"/>
          <w:divBdr>
            <w:top w:val="none" w:sz="0" w:space="0" w:color="auto"/>
            <w:left w:val="none" w:sz="0" w:space="0" w:color="auto"/>
            <w:bottom w:val="none" w:sz="0" w:space="0" w:color="auto"/>
            <w:right w:val="none" w:sz="0" w:space="0" w:color="auto"/>
          </w:divBdr>
        </w:div>
        <w:div w:id="1416440012">
          <w:marLeft w:val="0"/>
          <w:marRight w:val="0"/>
          <w:marTop w:val="0"/>
          <w:marBottom w:val="0"/>
          <w:divBdr>
            <w:top w:val="none" w:sz="0" w:space="0" w:color="auto"/>
            <w:left w:val="none" w:sz="0" w:space="0" w:color="auto"/>
            <w:bottom w:val="none" w:sz="0" w:space="0" w:color="auto"/>
            <w:right w:val="none" w:sz="0" w:space="0" w:color="auto"/>
          </w:divBdr>
        </w:div>
      </w:divsChild>
    </w:div>
    <w:div w:id="960916123">
      <w:bodyDiv w:val="1"/>
      <w:marLeft w:val="0"/>
      <w:marRight w:val="0"/>
      <w:marTop w:val="0"/>
      <w:marBottom w:val="0"/>
      <w:divBdr>
        <w:top w:val="none" w:sz="0" w:space="0" w:color="auto"/>
        <w:left w:val="none" w:sz="0" w:space="0" w:color="auto"/>
        <w:bottom w:val="none" w:sz="0" w:space="0" w:color="auto"/>
        <w:right w:val="none" w:sz="0" w:space="0" w:color="auto"/>
      </w:divBdr>
      <w:divsChild>
        <w:div w:id="1715618957">
          <w:marLeft w:val="0"/>
          <w:marRight w:val="0"/>
          <w:marTop w:val="0"/>
          <w:marBottom w:val="0"/>
          <w:divBdr>
            <w:top w:val="none" w:sz="0" w:space="0" w:color="auto"/>
            <w:left w:val="none" w:sz="0" w:space="0" w:color="auto"/>
            <w:bottom w:val="none" w:sz="0" w:space="0" w:color="auto"/>
            <w:right w:val="none" w:sz="0" w:space="0" w:color="auto"/>
          </w:divBdr>
        </w:div>
        <w:div w:id="1812596444">
          <w:marLeft w:val="0"/>
          <w:marRight w:val="0"/>
          <w:marTop w:val="0"/>
          <w:marBottom w:val="0"/>
          <w:divBdr>
            <w:top w:val="none" w:sz="0" w:space="0" w:color="auto"/>
            <w:left w:val="none" w:sz="0" w:space="0" w:color="auto"/>
            <w:bottom w:val="none" w:sz="0" w:space="0" w:color="auto"/>
            <w:right w:val="none" w:sz="0" w:space="0" w:color="auto"/>
          </w:divBdr>
        </w:div>
      </w:divsChild>
    </w:div>
    <w:div w:id="1032417970">
      <w:bodyDiv w:val="1"/>
      <w:marLeft w:val="0"/>
      <w:marRight w:val="0"/>
      <w:marTop w:val="0"/>
      <w:marBottom w:val="0"/>
      <w:divBdr>
        <w:top w:val="none" w:sz="0" w:space="0" w:color="auto"/>
        <w:left w:val="none" w:sz="0" w:space="0" w:color="auto"/>
        <w:bottom w:val="none" w:sz="0" w:space="0" w:color="auto"/>
        <w:right w:val="none" w:sz="0" w:space="0" w:color="auto"/>
      </w:divBdr>
    </w:div>
    <w:div w:id="1086151763">
      <w:bodyDiv w:val="1"/>
      <w:marLeft w:val="0"/>
      <w:marRight w:val="0"/>
      <w:marTop w:val="0"/>
      <w:marBottom w:val="0"/>
      <w:divBdr>
        <w:top w:val="none" w:sz="0" w:space="0" w:color="auto"/>
        <w:left w:val="none" w:sz="0" w:space="0" w:color="auto"/>
        <w:bottom w:val="none" w:sz="0" w:space="0" w:color="auto"/>
        <w:right w:val="none" w:sz="0" w:space="0" w:color="auto"/>
      </w:divBdr>
    </w:div>
    <w:div w:id="1115366105">
      <w:bodyDiv w:val="1"/>
      <w:marLeft w:val="0"/>
      <w:marRight w:val="0"/>
      <w:marTop w:val="0"/>
      <w:marBottom w:val="0"/>
      <w:divBdr>
        <w:top w:val="none" w:sz="0" w:space="0" w:color="auto"/>
        <w:left w:val="none" w:sz="0" w:space="0" w:color="auto"/>
        <w:bottom w:val="none" w:sz="0" w:space="0" w:color="auto"/>
        <w:right w:val="none" w:sz="0" w:space="0" w:color="auto"/>
      </w:divBdr>
      <w:divsChild>
        <w:div w:id="1906525515">
          <w:marLeft w:val="0"/>
          <w:marRight w:val="0"/>
          <w:marTop w:val="0"/>
          <w:marBottom w:val="0"/>
          <w:divBdr>
            <w:top w:val="none" w:sz="0" w:space="0" w:color="auto"/>
            <w:left w:val="none" w:sz="0" w:space="0" w:color="auto"/>
            <w:bottom w:val="none" w:sz="0" w:space="0" w:color="auto"/>
            <w:right w:val="none" w:sz="0" w:space="0" w:color="auto"/>
          </w:divBdr>
        </w:div>
        <w:div w:id="1753744423">
          <w:marLeft w:val="0"/>
          <w:marRight w:val="0"/>
          <w:marTop w:val="0"/>
          <w:marBottom w:val="0"/>
          <w:divBdr>
            <w:top w:val="none" w:sz="0" w:space="0" w:color="auto"/>
            <w:left w:val="none" w:sz="0" w:space="0" w:color="auto"/>
            <w:bottom w:val="none" w:sz="0" w:space="0" w:color="auto"/>
            <w:right w:val="none" w:sz="0" w:space="0" w:color="auto"/>
          </w:divBdr>
        </w:div>
      </w:divsChild>
    </w:div>
    <w:div w:id="1216428245">
      <w:bodyDiv w:val="1"/>
      <w:marLeft w:val="0"/>
      <w:marRight w:val="0"/>
      <w:marTop w:val="0"/>
      <w:marBottom w:val="0"/>
      <w:divBdr>
        <w:top w:val="none" w:sz="0" w:space="0" w:color="auto"/>
        <w:left w:val="none" w:sz="0" w:space="0" w:color="auto"/>
        <w:bottom w:val="none" w:sz="0" w:space="0" w:color="auto"/>
        <w:right w:val="none" w:sz="0" w:space="0" w:color="auto"/>
      </w:divBdr>
      <w:divsChild>
        <w:div w:id="817693680">
          <w:marLeft w:val="0"/>
          <w:marRight w:val="0"/>
          <w:marTop w:val="0"/>
          <w:marBottom w:val="0"/>
          <w:divBdr>
            <w:top w:val="none" w:sz="0" w:space="0" w:color="auto"/>
            <w:left w:val="none" w:sz="0" w:space="0" w:color="auto"/>
            <w:bottom w:val="none" w:sz="0" w:space="0" w:color="auto"/>
            <w:right w:val="none" w:sz="0" w:space="0" w:color="auto"/>
          </w:divBdr>
        </w:div>
        <w:div w:id="356081813">
          <w:marLeft w:val="0"/>
          <w:marRight w:val="0"/>
          <w:marTop w:val="0"/>
          <w:marBottom w:val="0"/>
          <w:divBdr>
            <w:top w:val="none" w:sz="0" w:space="0" w:color="auto"/>
            <w:left w:val="none" w:sz="0" w:space="0" w:color="auto"/>
            <w:bottom w:val="none" w:sz="0" w:space="0" w:color="auto"/>
            <w:right w:val="none" w:sz="0" w:space="0" w:color="auto"/>
          </w:divBdr>
        </w:div>
      </w:divsChild>
    </w:div>
    <w:div w:id="1278756660">
      <w:bodyDiv w:val="1"/>
      <w:marLeft w:val="0"/>
      <w:marRight w:val="0"/>
      <w:marTop w:val="0"/>
      <w:marBottom w:val="0"/>
      <w:divBdr>
        <w:top w:val="none" w:sz="0" w:space="0" w:color="auto"/>
        <w:left w:val="none" w:sz="0" w:space="0" w:color="auto"/>
        <w:bottom w:val="none" w:sz="0" w:space="0" w:color="auto"/>
        <w:right w:val="none" w:sz="0" w:space="0" w:color="auto"/>
      </w:divBdr>
      <w:divsChild>
        <w:div w:id="793208755">
          <w:marLeft w:val="0"/>
          <w:marRight w:val="0"/>
          <w:marTop w:val="0"/>
          <w:marBottom w:val="0"/>
          <w:divBdr>
            <w:top w:val="none" w:sz="0" w:space="0" w:color="auto"/>
            <w:left w:val="none" w:sz="0" w:space="0" w:color="auto"/>
            <w:bottom w:val="none" w:sz="0" w:space="0" w:color="auto"/>
            <w:right w:val="none" w:sz="0" w:space="0" w:color="auto"/>
          </w:divBdr>
        </w:div>
        <w:div w:id="1953244538">
          <w:marLeft w:val="0"/>
          <w:marRight w:val="0"/>
          <w:marTop w:val="0"/>
          <w:marBottom w:val="0"/>
          <w:divBdr>
            <w:top w:val="none" w:sz="0" w:space="0" w:color="auto"/>
            <w:left w:val="none" w:sz="0" w:space="0" w:color="auto"/>
            <w:bottom w:val="none" w:sz="0" w:space="0" w:color="auto"/>
            <w:right w:val="none" w:sz="0" w:space="0" w:color="auto"/>
          </w:divBdr>
        </w:div>
      </w:divsChild>
    </w:div>
    <w:div w:id="1292907356">
      <w:bodyDiv w:val="1"/>
      <w:marLeft w:val="0"/>
      <w:marRight w:val="0"/>
      <w:marTop w:val="0"/>
      <w:marBottom w:val="0"/>
      <w:divBdr>
        <w:top w:val="none" w:sz="0" w:space="0" w:color="auto"/>
        <w:left w:val="none" w:sz="0" w:space="0" w:color="auto"/>
        <w:bottom w:val="none" w:sz="0" w:space="0" w:color="auto"/>
        <w:right w:val="none" w:sz="0" w:space="0" w:color="auto"/>
      </w:divBdr>
      <w:divsChild>
        <w:div w:id="14579652">
          <w:marLeft w:val="0"/>
          <w:marRight w:val="0"/>
          <w:marTop w:val="0"/>
          <w:marBottom w:val="0"/>
          <w:divBdr>
            <w:top w:val="none" w:sz="0" w:space="0" w:color="auto"/>
            <w:left w:val="none" w:sz="0" w:space="0" w:color="auto"/>
            <w:bottom w:val="none" w:sz="0" w:space="0" w:color="auto"/>
            <w:right w:val="none" w:sz="0" w:space="0" w:color="auto"/>
          </w:divBdr>
        </w:div>
        <w:div w:id="1354502561">
          <w:marLeft w:val="0"/>
          <w:marRight w:val="0"/>
          <w:marTop w:val="0"/>
          <w:marBottom w:val="0"/>
          <w:divBdr>
            <w:top w:val="none" w:sz="0" w:space="0" w:color="auto"/>
            <w:left w:val="none" w:sz="0" w:space="0" w:color="auto"/>
            <w:bottom w:val="none" w:sz="0" w:space="0" w:color="auto"/>
            <w:right w:val="none" w:sz="0" w:space="0" w:color="auto"/>
          </w:divBdr>
        </w:div>
      </w:divsChild>
    </w:div>
    <w:div w:id="1297177235">
      <w:bodyDiv w:val="1"/>
      <w:marLeft w:val="0"/>
      <w:marRight w:val="0"/>
      <w:marTop w:val="0"/>
      <w:marBottom w:val="0"/>
      <w:divBdr>
        <w:top w:val="none" w:sz="0" w:space="0" w:color="auto"/>
        <w:left w:val="none" w:sz="0" w:space="0" w:color="auto"/>
        <w:bottom w:val="none" w:sz="0" w:space="0" w:color="auto"/>
        <w:right w:val="none" w:sz="0" w:space="0" w:color="auto"/>
      </w:divBdr>
      <w:divsChild>
        <w:div w:id="76219974">
          <w:marLeft w:val="0"/>
          <w:marRight w:val="0"/>
          <w:marTop w:val="0"/>
          <w:marBottom w:val="0"/>
          <w:divBdr>
            <w:top w:val="none" w:sz="0" w:space="0" w:color="auto"/>
            <w:left w:val="none" w:sz="0" w:space="0" w:color="auto"/>
            <w:bottom w:val="none" w:sz="0" w:space="0" w:color="auto"/>
            <w:right w:val="none" w:sz="0" w:space="0" w:color="auto"/>
          </w:divBdr>
        </w:div>
        <w:div w:id="922951577">
          <w:marLeft w:val="0"/>
          <w:marRight w:val="0"/>
          <w:marTop w:val="0"/>
          <w:marBottom w:val="0"/>
          <w:divBdr>
            <w:top w:val="none" w:sz="0" w:space="0" w:color="auto"/>
            <w:left w:val="none" w:sz="0" w:space="0" w:color="auto"/>
            <w:bottom w:val="none" w:sz="0" w:space="0" w:color="auto"/>
            <w:right w:val="none" w:sz="0" w:space="0" w:color="auto"/>
          </w:divBdr>
        </w:div>
      </w:divsChild>
    </w:div>
    <w:div w:id="1354383747">
      <w:bodyDiv w:val="1"/>
      <w:marLeft w:val="0"/>
      <w:marRight w:val="0"/>
      <w:marTop w:val="0"/>
      <w:marBottom w:val="0"/>
      <w:divBdr>
        <w:top w:val="none" w:sz="0" w:space="0" w:color="auto"/>
        <w:left w:val="none" w:sz="0" w:space="0" w:color="auto"/>
        <w:bottom w:val="none" w:sz="0" w:space="0" w:color="auto"/>
        <w:right w:val="none" w:sz="0" w:space="0" w:color="auto"/>
      </w:divBdr>
      <w:divsChild>
        <w:div w:id="1316687070">
          <w:marLeft w:val="0"/>
          <w:marRight w:val="0"/>
          <w:marTop w:val="0"/>
          <w:marBottom w:val="0"/>
          <w:divBdr>
            <w:top w:val="none" w:sz="0" w:space="0" w:color="auto"/>
            <w:left w:val="none" w:sz="0" w:space="0" w:color="auto"/>
            <w:bottom w:val="none" w:sz="0" w:space="0" w:color="auto"/>
            <w:right w:val="none" w:sz="0" w:space="0" w:color="auto"/>
          </w:divBdr>
        </w:div>
        <w:div w:id="961300881">
          <w:marLeft w:val="0"/>
          <w:marRight w:val="0"/>
          <w:marTop w:val="0"/>
          <w:marBottom w:val="0"/>
          <w:divBdr>
            <w:top w:val="none" w:sz="0" w:space="0" w:color="auto"/>
            <w:left w:val="none" w:sz="0" w:space="0" w:color="auto"/>
            <w:bottom w:val="none" w:sz="0" w:space="0" w:color="auto"/>
            <w:right w:val="none" w:sz="0" w:space="0" w:color="auto"/>
          </w:divBdr>
        </w:div>
      </w:divsChild>
    </w:div>
    <w:div w:id="1393000154">
      <w:bodyDiv w:val="1"/>
      <w:marLeft w:val="0"/>
      <w:marRight w:val="0"/>
      <w:marTop w:val="0"/>
      <w:marBottom w:val="0"/>
      <w:divBdr>
        <w:top w:val="none" w:sz="0" w:space="0" w:color="auto"/>
        <w:left w:val="none" w:sz="0" w:space="0" w:color="auto"/>
        <w:bottom w:val="none" w:sz="0" w:space="0" w:color="auto"/>
        <w:right w:val="none" w:sz="0" w:space="0" w:color="auto"/>
      </w:divBdr>
      <w:divsChild>
        <w:div w:id="140583176">
          <w:marLeft w:val="0"/>
          <w:marRight w:val="0"/>
          <w:marTop w:val="0"/>
          <w:marBottom w:val="0"/>
          <w:divBdr>
            <w:top w:val="none" w:sz="0" w:space="0" w:color="auto"/>
            <w:left w:val="none" w:sz="0" w:space="0" w:color="auto"/>
            <w:bottom w:val="none" w:sz="0" w:space="0" w:color="auto"/>
            <w:right w:val="none" w:sz="0" w:space="0" w:color="auto"/>
          </w:divBdr>
        </w:div>
        <w:div w:id="1030491553">
          <w:marLeft w:val="0"/>
          <w:marRight w:val="0"/>
          <w:marTop w:val="0"/>
          <w:marBottom w:val="0"/>
          <w:divBdr>
            <w:top w:val="none" w:sz="0" w:space="0" w:color="auto"/>
            <w:left w:val="none" w:sz="0" w:space="0" w:color="auto"/>
            <w:bottom w:val="none" w:sz="0" w:space="0" w:color="auto"/>
            <w:right w:val="none" w:sz="0" w:space="0" w:color="auto"/>
          </w:divBdr>
        </w:div>
      </w:divsChild>
    </w:div>
    <w:div w:id="1452481243">
      <w:bodyDiv w:val="1"/>
      <w:marLeft w:val="0"/>
      <w:marRight w:val="0"/>
      <w:marTop w:val="0"/>
      <w:marBottom w:val="0"/>
      <w:divBdr>
        <w:top w:val="none" w:sz="0" w:space="0" w:color="auto"/>
        <w:left w:val="none" w:sz="0" w:space="0" w:color="auto"/>
        <w:bottom w:val="none" w:sz="0" w:space="0" w:color="auto"/>
        <w:right w:val="none" w:sz="0" w:space="0" w:color="auto"/>
      </w:divBdr>
      <w:divsChild>
        <w:div w:id="1775662783">
          <w:marLeft w:val="0"/>
          <w:marRight w:val="0"/>
          <w:marTop w:val="0"/>
          <w:marBottom w:val="0"/>
          <w:divBdr>
            <w:top w:val="none" w:sz="0" w:space="0" w:color="auto"/>
            <w:left w:val="none" w:sz="0" w:space="0" w:color="auto"/>
            <w:bottom w:val="none" w:sz="0" w:space="0" w:color="auto"/>
            <w:right w:val="none" w:sz="0" w:space="0" w:color="auto"/>
          </w:divBdr>
        </w:div>
        <w:div w:id="949165073">
          <w:marLeft w:val="0"/>
          <w:marRight w:val="0"/>
          <w:marTop w:val="0"/>
          <w:marBottom w:val="0"/>
          <w:divBdr>
            <w:top w:val="none" w:sz="0" w:space="0" w:color="auto"/>
            <w:left w:val="none" w:sz="0" w:space="0" w:color="auto"/>
            <w:bottom w:val="none" w:sz="0" w:space="0" w:color="auto"/>
            <w:right w:val="none" w:sz="0" w:space="0" w:color="auto"/>
          </w:divBdr>
        </w:div>
      </w:divsChild>
    </w:div>
    <w:div w:id="1475950495">
      <w:bodyDiv w:val="1"/>
      <w:marLeft w:val="0"/>
      <w:marRight w:val="0"/>
      <w:marTop w:val="0"/>
      <w:marBottom w:val="0"/>
      <w:divBdr>
        <w:top w:val="none" w:sz="0" w:space="0" w:color="auto"/>
        <w:left w:val="none" w:sz="0" w:space="0" w:color="auto"/>
        <w:bottom w:val="none" w:sz="0" w:space="0" w:color="auto"/>
        <w:right w:val="none" w:sz="0" w:space="0" w:color="auto"/>
      </w:divBdr>
      <w:divsChild>
        <w:div w:id="490875167">
          <w:marLeft w:val="0"/>
          <w:marRight w:val="0"/>
          <w:marTop w:val="0"/>
          <w:marBottom w:val="0"/>
          <w:divBdr>
            <w:top w:val="none" w:sz="0" w:space="0" w:color="auto"/>
            <w:left w:val="none" w:sz="0" w:space="0" w:color="auto"/>
            <w:bottom w:val="none" w:sz="0" w:space="0" w:color="auto"/>
            <w:right w:val="none" w:sz="0" w:space="0" w:color="auto"/>
          </w:divBdr>
        </w:div>
        <w:div w:id="567303190">
          <w:marLeft w:val="0"/>
          <w:marRight w:val="0"/>
          <w:marTop w:val="0"/>
          <w:marBottom w:val="0"/>
          <w:divBdr>
            <w:top w:val="none" w:sz="0" w:space="0" w:color="auto"/>
            <w:left w:val="none" w:sz="0" w:space="0" w:color="auto"/>
            <w:bottom w:val="none" w:sz="0" w:space="0" w:color="auto"/>
            <w:right w:val="none" w:sz="0" w:space="0" w:color="auto"/>
          </w:divBdr>
        </w:div>
      </w:divsChild>
    </w:div>
    <w:div w:id="1551380772">
      <w:bodyDiv w:val="1"/>
      <w:marLeft w:val="0"/>
      <w:marRight w:val="0"/>
      <w:marTop w:val="0"/>
      <w:marBottom w:val="0"/>
      <w:divBdr>
        <w:top w:val="none" w:sz="0" w:space="0" w:color="auto"/>
        <w:left w:val="none" w:sz="0" w:space="0" w:color="auto"/>
        <w:bottom w:val="none" w:sz="0" w:space="0" w:color="auto"/>
        <w:right w:val="none" w:sz="0" w:space="0" w:color="auto"/>
      </w:divBdr>
    </w:div>
    <w:div w:id="1704599236">
      <w:bodyDiv w:val="1"/>
      <w:marLeft w:val="0"/>
      <w:marRight w:val="0"/>
      <w:marTop w:val="0"/>
      <w:marBottom w:val="0"/>
      <w:divBdr>
        <w:top w:val="none" w:sz="0" w:space="0" w:color="auto"/>
        <w:left w:val="none" w:sz="0" w:space="0" w:color="auto"/>
        <w:bottom w:val="none" w:sz="0" w:space="0" w:color="auto"/>
        <w:right w:val="none" w:sz="0" w:space="0" w:color="auto"/>
      </w:divBdr>
      <w:divsChild>
        <w:div w:id="1035959147">
          <w:marLeft w:val="0"/>
          <w:marRight w:val="0"/>
          <w:marTop w:val="0"/>
          <w:marBottom w:val="0"/>
          <w:divBdr>
            <w:top w:val="none" w:sz="0" w:space="0" w:color="auto"/>
            <w:left w:val="none" w:sz="0" w:space="0" w:color="auto"/>
            <w:bottom w:val="none" w:sz="0" w:space="0" w:color="auto"/>
            <w:right w:val="none" w:sz="0" w:space="0" w:color="auto"/>
          </w:divBdr>
        </w:div>
        <w:div w:id="1607230924">
          <w:marLeft w:val="0"/>
          <w:marRight w:val="0"/>
          <w:marTop w:val="0"/>
          <w:marBottom w:val="0"/>
          <w:divBdr>
            <w:top w:val="none" w:sz="0" w:space="0" w:color="auto"/>
            <w:left w:val="none" w:sz="0" w:space="0" w:color="auto"/>
            <w:bottom w:val="none" w:sz="0" w:space="0" w:color="auto"/>
            <w:right w:val="none" w:sz="0" w:space="0" w:color="auto"/>
          </w:divBdr>
        </w:div>
      </w:divsChild>
    </w:div>
    <w:div w:id="1736121099">
      <w:bodyDiv w:val="1"/>
      <w:marLeft w:val="0"/>
      <w:marRight w:val="0"/>
      <w:marTop w:val="0"/>
      <w:marBottom w:val="0"/>
      <w:divBdr>
        <w:top w:val="none" w:sz="0" w:space="0" w:color="auto"/>
        <w:left w:val="none" w:sz="0" w:space="0" w:color="auto"/>
        <w:bottom w:val="none" w:sz="0" w:space="0" w:color="auto"/>
        <w:right w:val="none" w:sz="0" w:space="0" w:color="auto"/>
      </w:divBdr>
      <w:divsChild>
        <w:div w:id="1564218670">
          <w:marLeft w:val="0"/>
          <w:marRight w:val="0"/>
          <w:marTop w:val="0"/>
          <w:marBottom w:val="0"/>
          <w:divBdr>
            <w:top w:val="none" w:sz="0" w:space="0" w:color="auto"/>
            <w:left w:val="none" w:sz="0" w:space="0" w:color="auto"/>
            <w:bottom w:val="none" w:sz="0" w:space="0" w:color="auto"/>
            <w:right w:val="none" w:sz="0" w:space="0" w:color="auto"/>
          </w:divBdr>
        </w:div>
        <w:div w:id="550654527">
          <w:marLeft w:val="0"/>
          <w:marRight w:val="0"/>
          <w:marTop w:val="0"/>
          <w:marBottom w:val="0"/>
          <w:divBdr>
            <w:top w:val="none" w:sz="0" w:space="0" w:color="auto"/>
            <w:left w:val="none" w:sz="0" w:space="0" w:color="auto"/>
            <w:bottom w:val="none" w:sz="0" w:space="0" w:color="auto"/>
            <w:right w:val="none" w:sz="0" w:space="0" w:color="auto"/>
          </w:divBdr>
        </w:div>
      </w:divsChild>
    </w:div>
    <w:div w:id="2081709686">
      <w:bodyDiv w:val="1"/>
      <w:marLeft w:val="0"/>
      <w:marRight w:val="0"/>
      <w:marTop w:val="0"/>
      <w:marBottom w:val="0"/>
      <w:divBdr>
        <w:top w:val="none" w:sz="0" w:space="0" w:color="auto"/>
        <w:left w:val="none" w:sz="0" w:space="0" w:color="auto"/>
        <w:bottom w:val="none" w:sz="0" w:space="0" w:color="auto"/>
        <w:right w:val="none" w:sz="0" w:space="0" w:color="auto"/>
      </w:divBdr>
      <w:divsChild>
        <w:div w:id="1790124508">
          <w:marLeft w:val="0"/>
          <w:marRight w:val="0"/>
          <w:marTop w:val="0"/>
          <w:marBottom w:val="0"/>
          <w:divBdr>
            <w:top w:val="none" w:sz="0" w:space="0" w:color="auto"/>
            <w:left w:val="none" w:sz="0" w:space="0" w:color="auto"/>
            <w:bottom w:val="none" w:sz="0" w:space="0" w:color="auto"/>
            <w:right w:val="none" w:sz="0" w:space="0" w:color="auto"/>
          </w:divBdr>
        </w:div>
        <w:div w:id="281497659">
          <w:marLeft w:val="0"/>
          <w:marRight w:val="0"/>
          <w:marTop w:val="0"/>
          <w:marBottom w:val="0"/>
          <w:divBdr>
            <w:top w:val="none" w:sz="0" w:space="0" w:color="auto"/>
            <w:left w:val="none" w:sz="0" w:space="0" w:color="auto"/>
            <w:bottom w:val="none" w:sz="0" w:space="0" w:color="auto"/>
            <w:right w:val="none" w:sz="0" w:space="0" w:color="auto"/>
          </w:divBdr>
        </w:div>
      </w:divsChild>
    </w:div>
    <w:div w:id="2118215247">
      <w:bodyDiv w:val="1"/>
      <w:marLeft w:val="0"/>
      <w:marRight w:val="0"/>
      <w:marTop w:val="0"/>
      <w:marBottom w:val="0"/>
      <w:divBdr>
        <w:top w:val="none" w:sz="0" w:space="0" w:color="auto"/>
        <w:left w:val="none" w:sz="0" w:space="0" w:color="auto"/>
        <w:bottom w:val="none" w:sz="0" w:space="0" w:color="auto"/>
        <w:right w:val="none" w:sz="0" w:space="0" w:color="auto"/>
      </w:divBdr>
      <w:divsChild>
        <w:div w:id="1624340641">
          <w:marLeft w:val="0"/>
          <w:marRight w:val="0"/>
          <w:marTop w:val="0"/>
          <w:marBottom w:val="0"/>
          <w:divBdr>
            <w:top w:val="none" w:sz="0" w:space="0" w:color="auto"/>
            <w:left w:val="none" w:sz="0" w:space="0" w:color="auto"/>
            <w:bottom w:val="none" w:sz="0" w:space="0" w:color="auto"/>
            <w:right w:val="none" w:sz="0" w:space="0" w:color="auto"/>
          </w:divBdr>
        </w:div>
        <w:div w:id="173338431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header" Target="header3.xml"/><Relationship Id="rId26" Type="http://schemas.openxmlformats.org/officeDocument/2006/relationships/hyperlink" Target="https://www.cisco.com/c/en/us/solutions/collateral/executive-perspectives/annual-internet-report/white-paper-c11-741490.html" TargetMode="External"/><Relationship Id="rId39" Type="http://schemas.openxmlformats.org/officeDocument/2006/relationships/hyperlink" Target="https://unidar.e-journal.id/bima/article/view/190" TargetMode="External"/><Relationship Id="rId21" Type="http://schemas.openxmlformats.org/officeDocument/2006/relationships/header" Target="header4.xml"/><Relationship Id="rId34" Type="http://schemas.openxmlformats.org/officeDocument/2006/relationships/hyperlink" Target="https://kotlinlang.org/docs/data-classes.html" TargetMode="External"/><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emf"/><Relationship Id="rId20" Type="http://schemas.openxmlformats.org/officeDocument/2006/relationships/image" Target="media/image4.jpeg"/><Relationship Id="rId29" Type="http://schemas.openxmlformats.org/officeDocument/2006/relationships/hyperlink" Target="https://developer.android.com/kotlin/overview?hl=id" TargetMode="External"/><Relationship Id="rId41"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5.xml"/><Relationship Id="rId32" Type="http://schemas.openxmlformats.org/officeDocument/2006/relationships/hyperlink" Target="https://developer.android.com/topic/libraries/architecture/datastore" TargetMode="External"/><Relationship Id="rId37" Type="http://schemas.openxmlformats.org/officeDocument/2006/relationships/hyperlink" Target="https://kotlinlang.org/docs/faq.html" TargetMode="External"/><Relationship Id="rId40"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oleObject" Target="embeddings/oleObject1.bin"/><Relationship Id="rId23" Type="http://schemas.openxmlformats.org/officeDocument/2006/relationships/image" Target="media/image5.png"/><Relationship Id="rId28" Type="http://schemas.openxmlformats.org/officeDocument/2006/relationships/hyperlink" Target="https://developer.android.com/kotlin/first" TargetMode="External"/><Relationship Id="rId36" Type="http://schemas.openxmlformats.org/officeDocument/2006/relationships/hyperlink" Target="https://developer.android.com/studio" TargetMode="External"/><Relationship Id="rId10" Type="http://schemas.openxmlformats.org/officeDocument/2006/relationships/footer" Target="footer1.xml"/><Relationship Id="rId19" Type="http://schemas.openxmlformats.org/officeDocument/2006/relationships/footer" Target="footer4.xml"/><Relationship Id="rId31" Type="http://schemas.openxmlformats.org/officeDocument/2006/relationships/hyperlink" Target="https://kotlinlang.org/"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emf"/><Relationship Id="rId22" Type="http://schemas.openxmlformats.org/officeDocument/2006/relationships/footer" Target="footer5.xml"/><Relationship Id="rId27" Type="http://schemas.openxmlformats.org/officeDocument/2006/relationships/hyperlink" Target="https://www.youtube.com/live/Y2VF8tmLFHw?si=zgCrETDalg1xflXH&amp;t=5230" TargetMode="External"/><Relationship Id="rId30" Type="http://schemas.openxmlformats.org/officeDocument/2006/relationships/hyperlink" Target="https://kotlinfoundation.org/" TargetMode="External"/><Relationship Id="rId35" Type="http://schemas.openxmlformats.org/officeDocument/2006/relationships/hyperlink" Target="https://www.jetbrains.com/idea/" TargetMode="External"/><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oleObject" Target="embeddings/oleObject2.bin"/><Relationship Id="rId25" Type="http://schemas.openxmlformats.org/officeDocument/2006/relationships/footer" Target="footer6.xml"/><Relationship Id="rId33" Type="http://schemas.openxmlformats.org/officeDocument/2006/relationships/hyperlink" Target="https://protobuf.dev/" TargetMode="External"/><Relationship Id="rId38" Type="http://schemas.openxmlformats.org/officeDocument/2006/relationships/hyperlink" Target="https://developer.android.com/kotlin/storie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F600BF-E7DB-479A-951B-9A7C4A522B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60</TotalTime>
  <Pages>23</Pages>
  <Words>3980</Words>
  <Characters>22689</Characters>
  <Application>Microsoft Office Word</Application>
  <DocSecurity>0</DocSecurity>
  <Lines>189</Lines>
  <Paragraphs>53</Paragraphs>
  <ScaleCrop>false</ScaleCrop>
  <Company/>
  <LinksUpToDate>false</LinksUpToDate>
  <CharactersWithSpaces>26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tkhi Nur Akhsan</dc:creator>
  <cp:keywords/>
  <dc:description/>
  <cp:lastModifiedBy>Fatkhi Nur Akhsan</cp:lastModifiedBy>
  <cp:revision>13</cp:revision>
  <dcterms:created xsi:type="dcterms:W3CDTF">2024-07-02T02:42:00Z</dcterms:created>
  <dcterms:modified xsi:type="dcterms:W3CDTF">2024-07-11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ies>
</file>